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55DE0143" w:rsidR="00EC0DAE" w:rsidRPr="009303C7" w:rsidRDefault="00EC0DAE" w:rsidP="007C2A70">
      <w:pPr>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32942DCF"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relative to </w:t>
      </w:r>
      <w:proofErr w:type="spellStart"/>
      <w:r w:rsidR="001F2605">
        <w:t>dikdik</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ince (</w:t>
      </w:r>
      <w:proofErr w:type="spellStart"/>
      <w:r w:rsidRPr="007C2A70">
        <w:t>i</w:t>
      </w:r>
      <w:proofErr w:type="spellEnd"/>
      <w:r w:rsidRPr="007C2A70">
        <w:t>)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dikdik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idely-held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46B9B3F1"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t>
      </w:r>
      <w:r w:rsidR="005500AA">
        <w:t>and thus intended to guide</w:t>
      </w:r>
      <w:r w:rsidRPr="007C2A70">
        <w:t xml:space="preserve">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05A2B37B"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r w:rsidR="0001182F">
        <w:t>It</w:t>
      </w:r>
      <w:r w:rsidRPr="007C2A70">
        <w:t xml:space="preserve"> 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w:t>
      </w:r>
      <w:r w:rsidRPr="007C2A70">
        <w:lastRenderedPageBreak/>
        <w:t xml:space="preserve">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3F6F33C9"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xml:space="preserve">) and Guenther’s </w:t>
      </w:r>
      <w:proofErr w:type="spellStart"/>
      <w:r w:rsidR="001F2605">
        <w:t>dikdik</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hare a common predator, the African wild dog (</w:t>
      </w:r>
      <w:r w:rsidRPr="007C2A70">
        <w:rPr>
          <w:i/>
          <w:iCs/>
        </w:rPr>
        <w:t>Lycaon pictus</w:t>
      </w:r>
      <w:r w:rsidRPr="007C2A70">
        <w:t xml:space="preserve">). At our study site in Kenya, impala and </w:t>
      </w:r>
      <w:r w:rsidR="0001182F">
        <w:t>dikdik</w:t>
      </w:r>
      <w:r w:rsidRPr="007C2A70">
        <w:t xml:space="preserve"> are the two most abundant ungulates, and their browsing shapes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by running </w:t>
      </w:r>
      <w:r w:rsidR="006445BE">
        <w:t>prey</w:t>
      </w:r>
      <w:r w:rsidR="006445BE" w:rsidRPr="007C2A70">
        <w:t xml:space="preserve"> </w:t>
      </w:r>
      <w:r w:rsidRPr="007C2A70">
        <w:t xml:space="preserve">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01182F">
        <w:t>dikdik</w:t>
      </w:r>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5F5431FA"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0720D1F0"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pparently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xml:space="preserve">, and are therefore predictably </w:t>
      </w:r>
      <w:r w:rsidRPr="007C2A70">
        <w:lastRenderedPageBreak/>
        <w:t>located. We thus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644F7CEA"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532934">
        <w:instrText xml:space="preserve"> ADDIN EN.CITE </w:instrText>
      </w:r>
      <w:r w:rsidRPr="00532934">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532934">
        <w:instrText xml:space="preserve"> ADDIN EN.CITE.DATA </w:instrText>
      </w:r>
      <w:r w:rsidRPr="00532934">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0B8F9789"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successful chases at high ambient temperatures as a result of larger species </w:t>
      </w:r>
      <w:r w:rsidR="006445BE">
        <w:t xml:space="preserve">of prey </w:t>
      </w:r>
      <w:r w:rsidRPr="007C2A70">
        <w:t xml:space="preserve">having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r w:rsidR="0001182F">
        <w:t>dikdik</w:t>
      </w:r>
      <w:r w:rsidRPr="007C2A70">
        <w:t xml:space="preserve"> (5kg), leading to increased predation on impala relative to </w:t>
      </w:r>
      <w:r w:rsidR="0001182F">
        <w:t>dikdik</w:t>
      </w:r>
      <w:r w:rsidRPr="007C2A70">
        <w:t xml:space="preserve"> (Table 1). We termed this</w:t>
      </w:r>
      <w:r w:rsidR="00444F54">
        <w:t>,</w:t>
      </w:r>
      <w:r w:rsidRPr="007C2A70">
        <w:t xml:space="preserve"> Scenario 4, the ‘chase time 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5D70B476"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lastRenderedPageBreak/>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3E54E68B"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001F6D8F">
        <w:t>Figure S</w:t>
      </w:r>
      <w:r w:rsidRPr="000D5154">
        <w:t>1</w:t>
      </w:r>
      <w:r>
        <w:t xml:space="preserve">. We classified hunting periods as “morning”, “evening”, “night” or “midday”, based on their start and stop times, as detailed in </w:t>
      </w:r>
      <w:r w:rsidR="001F6D8F">
        <w:t>Table S</w:t>
      </w:r>
      <w:r>
        <w:t xml:space="preserve">1 and </w:t>
      </w:r>
      <w:r w:rsidR="001F6D8F">
        <w:t>Figure S</w:t>
      </w:r>
      <w:r>
        <w:t xml:space="preserve">1. Bouts that spanned multiple time periods were excluded from the analysis. After using </w:t>
      </w:r>
      <w:proofErr w:type="spellStart"/>
      <w:r>
        <w:t>accelerometry</w:t>
      </w:r>
      <w:proofErr w:type="spellEnd"/>
      <w:r>
        <w:t xml:space="preserve"> data to delineate hunting periods, we categori</w:t>
      </w:r>
      <w:r w:rsidR="0001182F">
        <w:t>s</w:t>
      </w:r>
      <w:r>
        <w:t>ed each wild dog location as falling either inside or outside a hunting period.</w:t>
      </w:r>
    </w:p>
    <w:p w14:paraId="69B51888" w14:textId="4D2D170F"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001F6D8F">
        <w:t>Figure S</w:t>
      </w:r>
      <w:r w:rsidR="00C0230D">
        <w:t>1</w:t>
      </w:r>
      <w:r>
        <w:t xml:space="preserve">).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r w:rsidR="001F2605">
        <w:t>dikdik</w:t>
      </w:r>
      <w:r>
        <w:t xml:space="preserve"> </w:t>
      </w:r>
      <w:r w:rsidRPr="005C5674">
        <w:t>GPS-collar locations recorded between 0600</w:t>
      </w:r>
      <w:r>
        <w:t>h</w:t>
      </w:r>
      <w:r w:rsidRPr="005C5674">
        <w:t xml:space="preserve"> and 0930</w:t>
      </w:r>
      <w:r>
        <w:t>h</w:t>
      </w:r>
      <w:r w:rsidRPr="005C5674">
        <w:t xml:space="preserve"> were </w:t>
      </w:r>
      <w:r>
        <w:t>categor</w:t>
      </w:r>
      <w:r w:rsidR="0001182F">
        <w:t>ised</w:t>
      </w:r>
      <w:r>
        <w:t xml:space="preserve"> to occur within the</w:t>
      </w:r>
      <w:r w:rsidRPr="005C5674">
        <w:t xml:space="preserve"> </w:t>
      </w:r>
      <w:r>
        <w:t>“</w:t>
      </w:r>
      <w:r w:rsidRPr="005C5674">
        <w:t>morning</w:t>
      </w:r>
      <w:r>
        <w:t>”</w:t>
      </w:r>
      <w:r w:rsidRPr="005C5674">
        <w:t xml:space="preserve"> period.</w:t>
      </w:r>
      <w:r>
        <w:t xml:space="preserve"> We likewise classified impala and </w:t>
      </w:r>
      <w:r w:rsidR="001F2605">
        <w:t>dikdik</w:t>
      </w:r>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001F6D8F">
        <w:t>Figure S</w:t>
      </w:r>
      <w:r w:rsidR="00C0230D">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F1E042C" w:rsidR="00EC0DAE" w:rsidRDefault="00EC0DAE" w:rsidP="007C2A70">
      <w:r>
        <w:lastRenderedPageBreak/>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6885CD71" w:rsidR="00EC0DAE" w:rsidRDefault="00EC0DAE" w:rsidP="007C2A70">
      <w:r>
        <w:t>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rsidR="00176AD1">
        <w:rPr>
          <w:i/>
          <w:iCs/>
        </w:rPr>
        <w:t xml:space="preserve"> </w:t>
      </w:r>
      <w:r w:rsidR="00176AD1" w:rsidRPr="00176AD1">
        <w:rPr>
          <w:iCs/>
        </w:rPr>
        <w:t>3.3.4</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w:t>
      </w:r>
      <w:r w:rsidR="00176AD1">
        <w:rPr>
          <w:noProof/>
        </w:rPr>
        <w:t>8</w:t>
      </w:r>
      <w:r>
        <w:rPr>
          <w:noProof/>
        </w:rPr>
        <w:t>)</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lastRenderedPageBreak/>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0B6D7531"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hether or not the pack was denning. This </w:t>
      </w:r>
      <w:r w:rsidR="006E26A5">
        <w:t xml:space="preserve">variable was included </w:t>
      </w:r>
      <w:r>
        <w:t>because African wild dogs are more active during the denning period, presumably due to the energetic demands of raising a litter (Woodroffe, Groom and McNutt 2017, Rabaiotti and Woodroffe 2019). The second variable was rainfall (in mm) on the day of the hunt</w:t>
      </w:r>
      <w:r w:rsidR="00104CED">
        <w:t xml:space="preserve">, as rainfall </w:t>
      </w:r>
      <w:r w:rsidR="006E26A5">
        <w:t>appears to</w:t>
      </w:r>
      <w:r>
        <w:t xml:space="preserve">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48AFA557"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using time of day, temperature, rainfall, and rainfall phase as candidate explanatory variables. For wild dogs, we also included explanatory variables describing denning and pack size</w:t>
      </w:r>
      <w:r w:rsidR="0001182F">
        <w:t xml:space="preserve"> as these have been shown to impact activity levels in the species</w:t>
      </w:r>
      <w:r>
        <w:t xml:space="preserve">. </w:t>
      </w:r>
    </w:p>
    <w:p w14:paraId="3DD64013" w14:textId="3441FBCC" w:rsidR="00EC0DAE" w:rsidRDefault="00EC0DAE" w:rsidP="007C2A70">
      <w:r>
        <w:lastRenderedPageBreak/>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6B47585E" w:rsidR="00EC0DAE" w:rsidRDefault="00EC0DAE" w:rsidP="007C2A70">
      <w:r>
        <w:t xml:space="preserve">In the chase-speed scenario (Scenario 4), we predicted that chase distances of impala would be shorter on hotter days, while chase distances of </w:t>
      </w:r>
      <w:r w:rsidR="0001182F">
        <w:t>dikdik</w:t>
      </w:r>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453C4167" w:rsidR="00EC0DAE" w:rsidRPr="007C2A70" w:rsidRDefault="00EC0DAE" w:rsidP="007C2A70">
      <w:r>
        <w:rPr>
          <w:rFonts w:ascii="Cambria" w:hAnsi="Cambria"/>
        </w:rPr>
        <w:lastRenderedPageBreak/>
        <w:tab/>
      </w:r>
      <w:r w:rsidRPr="007C2A70">
        <w:t xml:space="preserve">African wild dogs showed a strongly crepuscular activity pattern, </w:t>
      </w:r>
      <w:r w:rsidR="001F2605">
        <w:t>with the majority of both hunts and daily activity occurring 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042CB99E"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 These shorter hunting periods reflected earlier start and stop times in the morning (</w:t>
      </w:r>
      <w:r w:rsidR="001F6D8F">
        <w:t>Table S</w:t>
      </w:r>
      <w:r w:rsidRPr="007C2A70">
        <w:t>2) and later start times in the evening (</w:t>
      </w:r>
      <w:r w:rsidR="001F6D8F">
        <w:t>Table S</w:t>
      </w:r>
      <w:r w:rsidRPr="007C2A70">
        <w:t xml:space="preserve">3). </w:t>
      </w:r>
      <w:r w:rsidR="00104CED">
        <w:t>In addition to</w:t>
      </w:r>
      <w:r w:rsidRPr="007C2A70">
        <w:t xml:space="preserve"> being shorter, both morning and evening hunts entailed less intense activity on hotter days (</w:t>
      </w:r>
      <w:r w:rsidR="001F6D8F">
        <w:t>Table S</w:t>
      </w:r>
      <w:r w:rsidRPr="007C2A70">
        <w:t xml:space="preserve">2, </w:t>
      </w:r>
      <w:r w:rsidR="001F6D8F">
        <w:t>Table S</w:t>
      </w:r>
      <w:r w:rsidRPr="007C2A70">
        <w:t>2). Evening hunts were less likely to occur at all on days with higher ambient temperatures (</w:t>
      </w:r>
      <w:r w:rsidR="001F6D8F">
        <w:t>Table S</w:t>
      </w:r>
      <w:r w:rsidRPr="007C2A70">
        <w:t>3), though there was no such effect on morning hunts (</w:t>
      </w:r>
      <w:r w:rsidR="001F6D8F">
        <w:t>Table S</w:t>
      </w:r>
      <w:r w:rsidRPr="007C2A70">
        <w:t xml:space="preserve">2).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duration and intensity (</w:t>
      </w:r>
      <w:r w:rsidR="001F6D8F">
        <w:t>Table S</w:t>
      </w:r>
      <w:r w:rsidRPr="007C2A70">
        <w:t xml:space="preserve">2, </w:t>
      </w:r>
      <w:r w:rsidR="001F6D8F">
        <w:t>Table S</w:t>
      </w:r>
      <w:r w:rsidRPr="007C2A70">
        <w:t>3). Packs were consistently more active during daytime when they were denning (</w:t>
      </w:r>
      <w:r w:rsidR="001F6D8F">
        <w:t>Table S</w:t>
      </w:r>
      <w:r w:rsidRPr="007C2A70">
        <w:t xml:space="preserve">2, </w:t>
      </w:r>
      <w:r w:rsidR="001F6D8F">
        <w:t>Table S</w:t>
      </w:r>
      <w:r w:rsidRPr="007C2A70">
        <w:t>3).</w:t>
      </w:r>
    </w:p>
    <w:p w14:paraId="34AD5476" w14:textId="7553150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w:t>
      </w:r>
      <w:r w:rsidR="001F6D8F">
        <w:t>Table S</w:t>
      </w:r>
      <w:r w:rsidRPr="007C2A70">
        <w:t xml:space="preserve">3). Nocturnal activity was </w:t>
      </w:r>
      <w:r w:rsidR="0001182F">
        <w:t>increased at higher levels of</w:t>
      </w:r>
      <w:r w:rsidRPr="007C2A70">
        <w:t xml:space="preserve"> moonlight (Table 2, </w:t>
      </w:r>
      <w:r w:rsidR="001F6D8F">
        <w:t>Table S</w:t>
      </w:r>
      <w:r w:rsidRPr="007C2A70">
        <w:t xml:space="preserve">4), with corresponding reductions in daytime activity on dates with high moonlight indices (Table 2, </w:t>
      </w:r>
      <w:r w:rsidR="001F6D8F">
        <w:t>Table S</w:t>
      </w:r>
      <w:r w:rsidRPr="007C2A70">
        <w:t xml:space="preserve">2, </w:t>
      </w:r>
      <w:r w:rsidR="001F6D8F">
        <w:t>Table S</w:t>
      </w:r>
      <w:r w:rsidRPr="007C2A70">
        <w:t>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A75CE78"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ere found in </w:t>
      </w:r>
      <w:r w:rsidR="007E3733">
        <w:t xml:space="preserve">areas with </w:t>
      </w:r>
      <w:r w:rsidRPr="007C2A70">
        <w:t xml:space="preserve">the lowest levels of woody cover during the morning and night-time periods, in comparison </w:t>
      </w:r>
      <w:r w:rsidR="007E3733">
        <w:t>with</w:t>
      </w:r>
      <w:r w:rsidR="007E3733" w:rsidRPr="007C2A70">
        <w:t xml:space="preserve"> </w:t>
      </w:r>
      <w:r w:rsidRPr="007C2A70">
        <w:t>wild dogs</w:t>
      </w:r>
      <w:r w:rsidR="007E3733">
        <w:t>,</w:t>
      </w:r>
      <w:r w:rsidRPr="007C2A70">
        <w:t xml:space="preserve"> which used the highest levels of woody cover during the 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lastRenderedPageBreak/>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3BC568DC" w:rsidR="00EC0DAE" w:rsidRPr="007C2A70" w:rsidRDefault="00EC0DAE" w:rsidP="007C2A70">
      <w:r w:rsidRPr="007C2A70">
        <w:tab/>
        <w:t xml:space="preserve">The three species also varied in their use of glades. On average, we recorded </w:t>
      </w:r>
      <w:r w:rsidR="0001182F">
        <w:t>dikdik</w:t>
      </w:r>
      <w:r w:rsidRPr="007C2A70">
        <w:t xml:space="preserve"> closest to glades, and wild dogs furthest</w:t>
      </w:r>
      <w:r w:rsidR="00104CED">
        <w:t xml:space="preserve"> from glades</w:t>
      </w:r>
      <w:r w:rsidRPr="007C2A70">
        <w:t>, irrespective of time period</w:t>
      </w:r>
      <w:r w:rsidR="005310DD">
        <w:t xml:space="preserve"> (</w:t>
      </w:r>
      <w:r w:rsidR="001F6D8F">
        <w:t>Figure S</w:t>
      </w:r>
      <w:r w:rsidR="00C0230D">
        <w:t>2</w:t>
      </w:r>
      <w:r w:rsidR="005310DD">
        <w:t>)</w:t>
      </w:r>
      <w:r w:rsidRPr="007C2A70">
        <w:t>.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33E51B4"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ould therefore prefer abundant small prey over larger </w:t>
      </w:r>
      <w:proofErr w:type="gramStart"/>
      <w:r>
        <w:t>prey which take</w:t>
      </w:r>
      <w:proofErr w:type="gramEnd"/>
      <w:r>
        <w:t xml:space="preserve"> longer to locate. Consistent with these predictions, we found that wild dogs’ morning hunts ended earlier (</w:t>
      </w:r>
      <w:r w:rsidR="001F6D8F">
        <w:t>Table S</w:t>
      </w:r>
      <w:r>
        <w:t>2), and evening hunts started later (</w:t>
      </w:r>
      <w:r w:rsidR="001F6D8F">
        <w:t>Table S</w:t>
      </w:r>
      <w:r>
        <w:t>3)</w:t>
      </w:r>
      <w:r w:rsidR="00104CED">
        <w:t>:</w:t>
      </w:r>
      <w:r>
        <w:t xml:space="preserve"> overall, less time was spent hunting during daytime hours. </w:t>
      </w:r>
      <w:r w:rsidR="00F500D2">
        <w:t>Previously, we</w:t>
      </w:r>
      <w:r>
        <w:t xml:space="preserve"> </w:t>
      </w:r>
      <w:r w:rsidR="00F500D2">
        <w:t xml:space="preserve">posited that </w:t>
      </w:r>
      <w:r w:rsidR="0001182F">
        <w:t>dikdik</w:t>
      </w:r>
      <w:r>
        <w:t xml:space="preserve"> and impala would </w:t>
      </w:r>
      <w:r w:rsidR="00F500D2">
        <w:t xml:space="preserve">yield </w:t>
      </w:r>
      <w:r w:rsidR="00F500D2">
        <w:lastRenderedPageBreak/>
        <w:t>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4).</w:t>
      </w:r>
    </w:p>
    <w:p w14:paraId="108CB28E" w14:textId="71D269AB"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day, and were no closer to glades on nights when daytime temperatures had been high (Table 4). Interestingly, i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0F790AF7"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w:t>
      </w:r>
      <w:r>
        <w:lastRenderedPageBreak/>
        <w:t xml:space="preserve">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480D3931" w:rsidR="00EC0DAE" w:rsidRDefault="00EC0DAE" w:rsidP="007C2A70">
      <w:r>
        <w:tab/>
        <w:t xml:space="preserve">Under the chase speed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when ambient temperatures were high. Our observations showed the opposite pattern (Table 4); hence, a key prediction of the chase speed scenario was not upheld by our analyses.</w:t>
      </w:r>
    </w:p>
    <w:p w14:paraId="034D4458" w14:textId="34824F29" w:rsidR="00EC0DAE" w:rsidRDefault="00EC0DAE" w:rsidP="007C2A70">
      <w:r>
        <w:tab/>
        <w:t xml:space="preserve">Demographic </w:t>
      </w:r>
      <w:proofErr w:type="gramStart"/>
      <w:r>
        <w:t>evidence  the</w:t>
      </w:r>
      <w:proofErr w:type="gramEnd"/>
      <w:r>
        <w:t xml:space="preserv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w:t>
      </w:r>
      <w:r w:rsidR="00287220">
        <w:t xml:space="preserve"> </w:t>
      </w:r>
      <w:r>
        <w:t>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lastRenderedPageBreak/>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1418056D"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This observation suggests that m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8C7B3F4"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lobal ecosystem</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w:t>
      </w:r>
      <w:r>
        <w:lastRenderedPageBreak/>
        <w:t xml:space="preserve">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headerReference w:type="even" r:id="rId14"/>
          <w:headerReference w:type="default" r:id="rId15"/>
          <w:footerReference w:type="even" r:id="rId16"/>
          <w:footerReference w:type="default" r:id="rId17"/>
          <w:headerReference w:type="first" r:id="rId18"/>
          <w:footerReference w:type="first" r:id="rId19"/>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tbl>
      <w:tblPr>
        <w:tblpPr w:leftFromText="180" w:rightFromText="180" w:vertAnchor="text" w:horzAnchor="page" w:tblpX="856" w:tblpY="68"/>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E666A7" w:rsidRPr="00FF5C01" w14:paraId="5023B949" w14:textId="77777777" w:rsidTr="00E666A7">
        <w:trPr>
          <w:trHeight w:val="20"/>
        </w:trPr>
        <w:tc>
          <w:tcPr>
            <w:tcW w:w="14134" w:type="dxa"/>
            <w:gridSpan w:val="6"/>
            <w:tcBorders>
              <w:top w:val="single" w:sz="18" w:space="0" w:color="auto"/>
            </w:tcBorders>
            <w:tcMar>
              <w:top w:w="100" w:type="dxa"/>
              <w:left w:w="100" w:type="dxa"/>
              <w:bottom w:w="100" w:type="dxa"/>
              <w:right w:w="100" w:type="dxa"/>
            </w:tcMar>
          </w:tcPr>
          <w:p w14:paraId="6E08514C" w14:textId="77777777" w:rsidR="00E666A7" w:rsidRPr="00FF5C01" w:rsidRDefault="00E666A7" w:rsidP="00E666A7">
            <w:pPr>
              <w:pStyle w:val="NoSpacing"/>
              <w:rPr>
                <w:rFonts w:ascii="Cambria" w:hAnsi="Cambria"/>
                <w:b/>
                <w:bCs/>
                <w:sz w:val="24"/>
                <w:szCs w:val="24"/>
              </w:rPr>
            </w:pPr>
            <w:r>
              <w:rPr>
                <w:rFonts w:ascii="Cambria" w:hAnsi="Cambria"/>
                <w:b/>
                <w:bCs/>
                <w:sz w:val="24"/>
                <w:szCs w:val="24"/>
              </w:rPr>
              <w:lastRenderedPageBreak/>
              <w:t>Table 1: Scenarios and the related predicted changes at high ambient temperatures.</w:t>
            </w:r>
          </w:p>
        </w:tc>
      </w:tr>
      <w:tr w:rsidR="00E666A7" w:rsidRPr="00FF5C01" w14:paraId="526FCC50" w14:textId="77777777" w:rsidTr="00E666A7">
        <w:trPr>
          <w:trHeight w:val="20"/>
        </w:trPr>
        <w:tc>
          <w:tcPr>
            <w:tcW w:w="1518" w:type="dxa"/>
            <w:vMerge w:val="restart"/>
            <w:tcBorders>
              <w:top w:val="single" w:sz="18" w:space="0" w:color="auto"/>
            </w:tcBorders>
            <w:tcMar>
              <w:top w:w="100" w:type="dxa"/>
              <w:left w:w="100" w:type="dxa"/>
              <w:bottom w:w="100" w:type="dxa"/>
              <w:right w:w="100" w:type="dxa"/>
            </w:tcMar>
            <w:hideMark/>
          </w:tcPr>
          <w:p w14:paraId="0587F5EC"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4BF20E6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201ED9E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5A999ED9"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change in predation rate</w:t>
            </w:r>
          </w:p>
        </w:tc>
      </w:tr>
      <w:tr w:rsidR="00E666A7" w:rsidRPr="00FF5C01" w14:paraId="650B49BF" w14:textId="77777777" w:rsidTr="00E666A7">
        <w:trPr>
          <w:trHeight w:val="20"/>
        </w:trPr>
        <w:tc>
          <w:tcPr>
            <w:tcW w:w="1518" w:type="dxa"/>
            <w:vMerge/>
            <w:tcBorders>
              <w:bottom w:val="single" w:sz="18" w:space="0" w:color="auto"/>
            </w:tcBorders>
            <w:hideMark/>
          </w:tcPr>
          <w:p w14:paraId="25FDFEF8" w14:textId="77777777" w:rsidR="00E666A7" w:rsidRPr="00FF5C01" w:rsidRDefault="00E666A7" w:rsidP="00E666A7">
            <w:pPr>
              <w:pStyle w:val="NoSpacing"/>
              <w:rPr>
                <w:rFonts w:ascii="Cambria" w:hAnsi="Cambria"/>
                <w:sz w:val="24"/>
                <w:szCs w:val="24"/>
              </w:rPr>
            </w:pPr>
          </w:p>
        </w:tc>
        <w:tc>
          <w:tcPr>
            <w:tcW w:w="2715" w:type="dxa"/>
            <w:vMerge/>
            <w:tcBorders>
              <w:bottom w:val="single" w:sz="18" w:space="0" w:color="auto"/>
            </w:tcBorders>
            <w:hideMark/>
          </w:tcPr>
          <w:p w14:paraId="1C2B24C5" w14:textId="77777777" w:rsidR="00E666A7" w:rsidRPr="00FF5C01" w:rsidRDefault="00E666A7" w:rsidP="00E666A7">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E2E67A4"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154AE2C3"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74EA00B1"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dikdik (5kg)</w:t>
            </w:r>
          </w:p>
        </w:tc>
        <w:tc>
          <w:tcPr>
            <w:tcW w:w="3361" w:type="dxa"/>
            <w:vMerge/>
            <w:tcBorders>
              <w:bottom w:val="single" w:sz="18" w:space="0" w:color="auto"/>
            </w:tcBorders>
            <w:tcMar>
              <w:top w:w="100" w:type="dxa"/>
              <w:left w:w="100" w:type="dxa"/>
              <w:bottom w:w="100" w:type="dxa"/>
              <w:right w:w="100" w:type="dxa"/>
            </w:tcMar>
            <w:hideMark/>
          </w:tcPr>
          <w:p w14:paraId="50298CCC" w14:textId="77777777" w:rsidR="00E666A7" w:rsidRPr="00FF5C01" w:rsidRDefault="00E666A7" w:rsidP="00E666A7">
            <w:pPr>
              <w:pStyle w:val="NoSpacing"/>
              <w:rPr>
                <w:rFonts w:ascii="Cambria" w:hAnsi="Cambria"/>
                <w:sz w:val="24"/>
                <w:szCs w:val="24"/>
              </w:rPr>
            </w:pPr>
          </w:p>
        </w:tc>
      </w:tr>
      <w:tr w:rsidR="00E666A7" w:rsidRPr="00FF5C01" w14:paraId="6B00402D" w14:textId="77777777" w:rsidTr="00E666A7">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D1903D8"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3B55F0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200C004A"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less time spent hunting during daytime</w:t>
            </w:r>
          </w:p>
          <w:p w14:paraId="0773E1D1" w14:textId="77777777" w:rsidR="00E666A7" w:rsidRPr="00FF5C01" w:rsidRDefault="00E666A7" w:rsidP="00E666A7">
            <w:pPr>
              <w:pStyle w:val="NoSpacing"/>
              <w:rPr>
                <w:rFonts w:ascii="Cambria" w:hAnsi="Cambria"/>
                <w:sz w:val="20"/>
                <w:szCs w:val="20"/>
              </w:rPr>
            </w:pPr>
          </w:p>
          <w:p w14:paraId="03AAB49E" w14:textId="77777777" w:rsidR="00E666A7" w:rsidRPr="00FF5C01" w:rsidRDefault="00E666A7" w:rsidP="00E666A7">
            <w:pPr>
              <w:pStyle w:val="NoSpacing"/>
              <w:rPr>
                <w:rFonts w:ascii="Cambria" w:hAnsi="Cambria"/>
                <w:sz w:val="20"/>
                <w:szCs w:val="20"/>
              </w:rPr>
            </w:pPr>
          </w:p>
          <w:p w14:paraId="46DFD2E3"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13AA1EDE"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06EDA4F" w14:textId="77777777" w:rsidR="00E666A7" w:rsidRPr="00FF5C01" w:rsidRDefault="00E666A7" w:rsidP="00E666A7">
            <w:pPr>
              <w:pStyle w:val="NoSpacing"/>
              <w:rPr>
                <w:rFonts w:ascii="Cambria" w:hAnsi="Cambria"/>
                <w:color w:val="808080" w:themeColor="background1" w:themeShade="80"/>
                <w:sz w:val="20"/>
                <w:szCs w:val="20"/>
              </w:rPr>
            </w:pPr>
          </w:p>
          <w:p w14:paraId="37B9A9E5" w14:textId="77777777" w:rsidR="00E666A7" w:rsidRPr="00FF5C01" w:rsidRDefault="00E666A7" w:rsidP="00E666A7">
            <w:pPr>
              <w:pStyle w:val="NoSpacing"/>
              <w:rPr>
                <w:rFonts w:ascii="Cambria" w:hAnsi="Cambria"/>
                <w:color w:val="808080" w:themeColor="background1" w:themeShade="80"/>
                <w:sz w:val="20"/>
                <w:szCs w:val="20"/>
              </w:rPr>
            </w:pPr>
          </w:p>
          <w:p w14:paraId="68B77B93" w14:textId="77777777" w:rsidR="00E666A7" w:rsidRPr="00FF5C01" w:rsidRDefault="00E666A7" w:rsidP="00E666A7">
            <w:pPr>
              <w:pStyle w:val="NoSpacing"/>
              <w:rPr>
                <w:rFonts w:ascii="Cambria" w:hAnsi="Cambria"/>
                <w:color w:val="808080" w:themeColor="background1" w:themeShade="80"/>
                <w:sz w:val="20"/>
                <w:szCs w:val="20"/>
              </w:rPr>
            </w:pPr>
          </w:p>
          <w:p w14:paraId="620CA359" w14:textId="77777777" w:rsidR="00E666A7" w:rsidRPr="00FF5C01" w:rsidRDefault="00E666A7" w:rsidP="00E666A7">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9E36B38"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253A6085" w14:textId="77777777" w:rsidR="00E666A7" w:rsidRPr="00FF5C01" w:rsidRDefault="00E666A7" w:rsidP="00E666A7">
            <w:pPr>
              <w:pStyle w:val="NoSpacing"/>
              <w:rPr>
                <w:rFonts w:ascii="Cambria" w:hAnsi="Cambria"/>
                <w:color w:val="808080" w:themeColor="background1" w:themeShade="80"/>
                <w:sz w:val="20"/>
                <w:szCs w:val="20"/>
              </w:rPr>
            </w:pPr>
          </w:p>
          <w:p w14:paraId="4B958A69" w14:textId="77777777" w:rsidR="00E666A7" w:rsidRPr="00FF5C01" w:rsidRDefault="00E666A7" w:rsidP="00E666A7">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BAB8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dikdik&gt;impala</w:t>
            </w:r>
          </w:p>
          <w:p w14:paraId="6620E5AF" w14:textId="77777777" w:rsidR="00E666A7" w:rsidRPr="00FF5C01" w:rsidRDefault="00E666A7" w:rsidP="00E666A7">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71863E3" w14:textId="77777777" w:rsidR="00E666A7" w:rsidRPr="00FF5C01" w:rsidRDefault="00E666A7" w:rsidP="00E666A7">
            <w:pPr>
              <w:pStyle w:val="NoSpacing"/>
              <w:rPr>
                <w:rFonts w:ascii="Cambria" w:hAnsi="Cambria"/>
                <w:sz w:val="20"/>
                <w:szCs w:val="20"/>
              </w:rPr>
            </w:pPr>
          </w:p>
          <w:p w14:paraId="1DBCB1DD"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r>
      <w:tr w:rsidR="00E666A7" w:rsidRPr="00FF5C01" w14:paraId="2FBA819B" w14:textId="77777777" w:rsidTr="00E666A7">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03AAF6D6"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50CC263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2E7D8"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foraging at night</w:t>
            </w:r>
          </w:p>
          <w:p w14:paraId="15E51779" w14:textId="77777777" w:rsidR="00E666A7" w:rsidRPr="00FF5C01" w:rsidRDefault="00E666A7" w:rsidP="00E666A7">
            <w:pPr>
              <w:pStyle w:val="NoSpacing"/>
              <w:rPr>
                <w:rFonts w:ascii="Cambria" w:hAnsi="Cambria"/>
                <w:sz w:val="20"/>
                <w:szCs w:val="20"/>
              </w:rPr>
            </w:pPr>
          </w:p>
          <w:p w14:paraId="10C233CF"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54A3E2E"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0C40241C" w14:textId="77777777" w:rsidR="00E666A7" w:rsidRPr="00FF5C01" w:rsidRDefault="00E666A7" w:rsidP="00E666A7">
            <w:pPr>
              <w:pStyle w:val="NoSpacing"/>
              <w:rPr>
                <w:rFonts w:ascii="Cambria" w:hAnsi="Cambria"/>
                <w:color w:val="767171" w:themeColor="background2" w:themeShade="80"/>
                <w:sz w:val="20"/>
                <w:szCs w:val="20"/>
              </w:rPr>
            </w:pPr>
          </w:p>
          <w:p w14:paraId="13B5FEE5"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8005DEC"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5120128E" w14:textId="77777777" w:rsidR="00E666A7" w:rsidRPr="00FF5C01" w:rsidRDefault="00E666A7" w:rsidP="00E666A7">
            <w:pPr>
              <w:pStyle w:val="NoSpacing"/>
              <w:rPr>
                <w:rFonts w:ascii="Cambria" w:hAnsi="Cambria"/>
                <w:color w:val="767171" w:themeColor="background2" w:themeShade="80"/>
                <w:sz w:val="20"/>
                <w:szCs w:val="20"/>
              </w:rPr>
            </w:pPr>
          </w:p>
          <w:p w14:paraId="5674BA09"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5711CD0D"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F4472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1659D445" w14:textId="77777777" w:rsidR="00E666A7" w:rsidRPr="00FF5C01" w:rsidRDefault="00E666A7" w:rsidP="00E666A7">
            <w:pPr>
              <w:pStyle w:val="NoSpacing"/>
              <w:rPr>
                <w:rFonts w:ascii="Cambria" w:hAnsi="Cambria"/>
                <w:sz w:val="20"/>
                <w:szCs w:val="20"/>
              </w:rPr>
            </w:pPr>
          </w:p>
          <w:p w14:paraId="0F312AA5" w14:textId="77777777" w:rsidR="00E666A7" w:rsidRPr="00FF5C01" w:rsidRDefault="00E666A7" w:rsidP="00E666A7">
            <w:pPr>
              <w:pStyle w:val="NoSpacing"/>
              <w:rPr>
                <w:rFonts w:ascii="Cambria" w:hAnsi="Cambria"/>
                <w:b/>
                <w:sz w:val="20"/>
                <w:szCs w:val="20"/>
              </w:rPr>
            </w:pPr>
          </w:p>
          <w:p w14:paraId="6C3DABAB" w14:textId="77777777" w:rsidR="00E666A7" w:rsidRPr="00FF5C01" w:rsidRDefault="00E666A7" w:rsidP="00E666A7">
            <w:pPr>
              <w:pStyle w:val="NoSpacing"/>
              <w:rPr>
                <w:rFonts w:ascii="Cambria" w:hAnsi="Cambria"/>
                <w:b/>
                <w:sz w:val="20"/>
                <w:szCs w:val="20"/>
              </w:rPr>
            </w:pPr>
          </w:p>
          <w:p w14:paraId="14EFB403" w14:textId="77777777" w:rsidR="00E666A7" w:rsidRPr="00FF5C01" w:rsidRDefault="00E666A7" w:rsidP="00E666A7">
            <w:pPr>
              <w:pStyle w:val="NoSpacing"/>
              <w:rPr>
                <w:rFonts w:ascii="Cambria" w:hAnsi="Cambria"/>
                <w:b/>
                <w:sz w:val="20"/>
                <w:szCs w:val="20"/>
              </w:rPr>
            </w:pPr>
          </w:p>
          <w:p w14:paraId="4AD9985A" w14:textId="77777777" w:rsidR="00E666A7" w:rsidRPr="00FF5C01" w:rsidRDefault="00E666A7" w:rsidP="00E666A7">
            <w:pPr>
              <w:pStyle w:val="NoSpacing"/>
              <w:rPr>
                <w:rFonts w:ascii="Cambria" w:hAnsi="Cambria"/>
                <w:b/>
                <w:sz w:val="20"/>
                <w:szCs w:val="20"/>
              </w:rPr>
            </w:pPr>
          </w:p>
          <w:p w14:paraId="18B6968E"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19DCC929" w14:textId="77777777" w:rsidTr="00E666A7">
        <w:trPr>
          <w:trHeight w:val="763"/>
        </w:trPr>
        <w:tc>
          <w:tcPr>
            <w:tcW w:w="1518" w:type="dxa"/>
            <w:vMerge/>
            <w:tcBorders>
              <w:top w:val="nil"/>
              <w:bottom w:val="single" w:sz="4" w:space="0" w:color="auto"/>
            </w:tcBorders>
            <w:tcMar>
              <w:top w:w="100" w:type="dxa"/>
              <w:left w:w="100" w:type="dxa"/>
              <w:bottom w:w="100" w:type="dxa"/>
              <w:right w:w="100" w:type="dxa"/>
            </w:tcMar>
          </w:tcPr>
          <w:p w14:paraId="210ADDBE" w14:textId="77777777" w:rsidR="00E666A7" w:rsidRPr="00FF5C01" w:rsidRDefault="00E666A7" w:rsidP="00E666A7">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38E991F9" w14:textId="77777777" w:rsidR="00E666A7" w:rsidRPr="00FF5C01" w:rsidRDefault="00E666A7" w:rsidP="00E666A7">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7391D006"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ncreased use of glades </w:t>
            </w:r>
          </w:p>
          <w:p w14:paraId="3BE67CD4" w14:textId="77777777" w:rsidR="00E666A7" w:rsidRPr="00FF5C01" w:rsidRDefault="00E666A7" w:rsidP="00E666A7">
            <w:pPr>
              <w:pStyle w:val="NoSpacing"/>
              <w:rPr>
                <w:rFonts w:ascii="Cambria" w:hAnsi="Cambria"/>
                <w:sz w:val="20"/>
                <w:szCs w:val="20"/>
              </w:rPr>
            </w:pPr>
          </w:p>
          <w:p w14:paraId="144F943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4BF64C49"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42D976D8" w14:textId="77777777" w:rsidR="00E666A7" w:rsidRPr="00FF5C01" w:rsidRDefault="00E666A7" w:rsidP="00E666A7">
            <w:pPr>
              <w:pStyle w:val="NoSpacing"/>
              <w:rPr>
                <w:rFonts w:ascii="Cambria" w:hAnsi="Cambria"/>
                <w:color w:val="808080" w:themeColor="background1" w:themeShade="80"/>
                <w:sz w:val="20"/>
                <w:szCs w:val="20"/>
              </w:rPr>
            </w:pPr>
          </w:p>
          <w:p w14:paraId="2BB10CA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23ED70E"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FCD0801" w14:textId="77777777" w:rsidR="00E666A7" w:rsidRPr="00FF5C01" w:rsidRDefault="00E666A7" w:rsidP="00E666A7">
            <w:pPr>
              <w:pStyle w:val="NoSpacing"/>
              <w:rPr>
                <w:rFonts w:ascii="Cambria" w:hAnsi="Cambria"/>
                <w:color w:val="808080" w:themeColor="background1" w:themeShade="80"/>
                <w:sz w:val="20"/>
                <w:szCs w:val="20"/>
              </w:rPr>
            </w:pPr>
          </w:p>
          <w:p w14:paraId="77B8F8F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0E34C7AC" w14:textId="77777777" w:rsidR="00E666A7" w:rsidRPr="00FF5C01" w:rsidRDefault="00E666A7" w:rsidP="00E666A7">
            <w:pPr>
              <w:pStyle w:val="NoSpacing"/>
              <w:rPr>
                <w:rFonts w:ascii="Cambria" w:hAnsi="Cambria"/>
                <w:sz w:val="20"/>
                <w:szCs w:val="20"/>
              </w:rPr>
            </w:pPr>
          </w:p>
        </w:tc>
      </w:tr>
      <w:tr w:rsidR="00E666A7" w:rsidRPr="00FF5C01" w14:paraId="3C3CAFAA" w14:textId="77777777" w:rsidTr="00E666A7">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461DDBCC"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0285F9E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68D0CFC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DBF3234"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1AF5AE83" w14:textId="77777777" w:rsidR="00E666A7" w:rsidRPr="00FF5C01" w:rsidRDefault="00E666A7" w:rsidP="00E666A7">
            <w:pPr>
              <w:pStyle w:val="NoSpacing"/>
              <w:rPr>
                <w:rFonts w:ascii="Cambria" w:hAnsi="Cambria"/>
                <w:sz w:val="20"/>
                <w:szCs w:val="20"/>
              </w:rPr>
            </w:pPr>
          </w:p>
          <w:p w14:paraId="5E34A537" w14:textId="77777777" w:rsidR="00E666A7" w:rsidRPr="00FF5C01" w:rsidRDefault="00E666A7" w:rsidP="00E666A7">
            <w:pPr>
              <w:pStyle w:val="NoSpacing"/>
              <w:rPr>
                <w:rFonts w:ascii="Cambria" w:hAnsi="Cambria"/>
                <w:sz w:val="20"/>
                <w:szCs w:val="20"/>
              </w:rPr>
            </w:pPr>
          </w:p>
          <w:p w14:paraId="24B30FB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46EA611"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selection for dense habitat</w:t>
            </w:r>
          </w:p>
          <w:p w14:paraId="23E591B3" w14:textId="77777777" w:rsidR="00E666A7" w:rsidRPr="00FF5C01" w:rsidRDefault="00E666A7" w:rsidP="00E666A7">
            <w:pPr>
              <w:pStyle w:val="NoSpacing"/>
              <w:rPr>
                <w:rFonts w:ascii="Cambria" w:hAnsi="Cambria"/>
                <w:sz w:val="20"/>
                <w:szCs w:val="20"/>
              </w:rPr>
            </w:pPr>
          </w:p>
          <w:p w14:paraId="39134A5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 </w:t>
            </w:r>
          </w:p>
          <w:p w14:paraId="34186617"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271162D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610892F6" w14:textId="77777777" w:rsidR="00E666A7" w:rsidRPr="00FF5C01" w:rsidRDefault="00E666A7" w:rsidP="00E666A7">
            <w:pPr>
              <w:pStyle w:val="NoSpacing"/>
              <w:rPr>
                <w:rFonts w:ascii="Cambria" w:hAnsi="Cambria"/>
                <w:sz w:val="20"/>
                <w:szCs w:val="20"/>
              </w:rPr>
            </w:pPr>
          </w:p>
          <w:p w14:paraId="20FAD98F"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527915E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0A49CEF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4C953B89" w14:textId="77777777" w:rsidR="00E666A7" w:rsidRPr="00FF5C01" w:rsidRDefault="00E666A7" w:rsidP="00E666A7">
            <w:pPr>
              <w:pStyle w:val="NoSpacing"/>
              <w:rPr>
                <w:rFonts w:ascii="Cambria" w:hAnsi="Cambria"/>
                <w:sz w:val="20"/>
                <w:szCs w:val="20"/>
              </w:rPr>
            </w:pPr>
          </w:p>
          <w:p w14:paraId="1419C8E5"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4AD7806C" w14:textId="77777777" w:rsidTr="00E666A7">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7F2BE89E"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5287E9C3"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431FBB2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35A99EF"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5D04176" w14:textId="77777777" w:rsidR="00E666A7" w:rsidRPr="00FF5C01" w:rsidRDefault="00E666A7" w:rsidP="00E666A7">
            <w:pPr>
              <w:pStyle w:val="NoSpacing"/>
              <w:rPr>
                <w:rFonts w:ascii="Cambria" w:hAnsi="Cambria"/>
                <w:color w:val="808080" w:themeColor="background1" w:themeShade="80"/>
                <w:sz w:val="20"/>
                <w:szCs w:val="20"/>
              </w:rPr>
            </w:pPr>
          </w:p>
          <w:p w14:paraId="116C2B54" w14:textId="77777777" w:rsidR="00E666A7" w:rsidRPr="00FF5C01" w:rsidRDefault="00E666A7" w:rsidP="00E666A7">
            <w:pPr>
              <w:pStyle w:val="NoSpacing"/>
              <w:rPr>
                <w:rFonts w:ascii="Cambria" w:hAnsi="Cambria"/>
                <w:color w:val="808080" w:themeColor="background1" w:themeShade="80"/>
                <w:sz w:val="20"/>
                <w:szCs w:val="20"/>
              </w:rPr>
            </w:pPr>
          </w:p>
          <w:p w14:paraId="7DC6F8B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5540CEC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249DF58" w14:textId="77777777" w:rsidR="00E666A7" w:rsidRPr="00FF5C01" w:rsidRDefault="00E666A7" w:rsidP="00E666A7">
            <w:pPr>
              <w:pStyle w:val="NoSpacing"/>
              <w:rPr>
                <w:rFonts w:ascii="Cambria" w:hAnsi="Cambria"/>
                <w:color w:val="808080" w:themeColor="background1" w:themeShade="80"/>
                <w:sz w:val="20"/>
                <w:szCs w:val="20"/>
              </w:rPr>
            </w:pPr>
          </w:p>
          <w:p w14:paraId="570A0324" w14:textId="77777777" w:rsidR="00E666A7" w:rsidRPr="00FF5C01" w:rsidRDefault="00E666A7" w:rsidP="00E666A7">
            <w:pPr>
              <w:pStyle w:val="NoSpacing"/>
              <w:rPr>
                <w:rFonts w:ascii="Cambria" w:hAnsi="Cambria"/>
                <w:color w:val="808080" w:themeColor="background1" w:themeShade="80"/>
                <w:sz w:val="20"/>
                <w:szCs w:val="20"/>
              </w:rPr>
            </w:pPr>
          </w:p>
          <w:p w14:paraId="3627638E" w14:textId="77777777" w:rsidR="00E666A7" w:rsidRPr="00FF5C01" w:rsidRDefault="00E666A7" w:rsidP="00E666A7">
            <w:pPr>
              <w:pStyle w:val="NoSpacing"/>
              <w:rPr>
                <w:rFonts w:ascii="Cambria" w:hAnsi="Cambria"/>
                <w:color w:val="808080" w:themeColor="background1" w:themeShade="80"/>
                <w:sz w:val="20"/>
                <w:szCs w:val="20"/>
              </w:rPr>
            </w:pPr>
          </w:p>
          <w:p w14:paraId="20231282"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7C89C97C"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D038618" w14:textId="77777777" w:rsidR="00E666A7" w:rsidRPr="00FF5C01" w:rsidRDefault="00E666A7" w:rsidP="00E666A7">
            <w:pPr>
              <w:pStyle w:val="NoSpacing"/>
              <w:rPr>
                <w:rFonts w:ascii="Cambria" w:hAnsi="Cambria"/>
                <w:color w:val="808080" w:themeColor="background1" w:themeShade="80"/>
                <w:sz w:val="20"/>
                <w:szCs w:val="20"/>
              </w:rPr>
            </w:pPr>
          </w:p>
          <w:p w14:paraId="1B3C1DDD" w14:textId="77777777" w:rsidR="00E666A7" w:rsidRPr="00FF5C01" w:rsidRDefault="00E666A7" w:rsidP="00E666A7">
            <w:pPr>
              <w:pStyle w:val="NoSpacing"/>
              <w:rPr>
                <w:rFonts w:ascii="Cambria" w:hAnsi="Cambria"/>
                <w:color w:val="808080" w:themeColor="background1" w:themeShade="80"/>
                <w:sz w:val="20"/>
                <w:szCs w:val="20"/>
              </w:rPr>
            </w:pPr>
          </w:p>
          <w:p w14:paraId="6C526446" w14:textId="77777777" w:rsidR="00E666A7" w:rsidRPr="00FF5C01" w:rsidRDefault="00E666A7" w:rsidP="00E666A7">
            <w:pPr>
              <w:pStyle w:val="NoSpacing"/>
              <w:rPr>
                <w:rFonts w:ascii="Cambria" w:hAnsi="Cambria"/>
                <w:color w:val="808080" w:themeColor="background1" w:themeShade="80"/>
                <w:sz w:val="20"/>
                <w:szCs w:val="20"/>
              </w:rPr>
            </w:pPr>
          </w:p>
          <w:p w14:paraId="2FDDCC17"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6AEB4F2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49030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C061EA6" w14:textId="77777777" w:rsidR="00E666A7" w:rsidRPr="00FF5C01" w:rsidRDefault="00E666A7" w:rsidP="00E666A7">
            <w:pPr>
              <w:pStyle w:val="NoSpacing"/>
              <w:rPr>
                <w:rFonts w:ascii="Cambria" w:hAnsi="Cambria"/>
                <w:sz w:val="20"/>
                <w:szCs w:val="20"/>
              </w:rPr>
            </w:pPr>
          </w:p>
          <w:p w14:paraId="41D2B0DA"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22ECF553" w14:textId="77777777" w:rsidTr="00E666A7">
        <w:trPr>
          <w:trHeight w:val="178"/>
        </w:trPr>
        <w:tc>
          <w:tcPr>
            <w:tcW w:w="14134" w:type="dxa"/>
            <w:gridSpan w:val="6"/>
            <w:tcBorders>
              <w:top w:val="single" w:sz="18" w:space="0" w:color="auto"/>
              <w:bottom w:val="nil"/>
            </w:tcBorders>
            <w:tcMar>
              <w:top w:w="100" w:type="dxa"/>
              <w:left w:w="100" w:type="dxa"/>
              <w:bottom w:w="100" w:type="dxa"/>
              <w:right w:w="100" w:type="dxa"/>
            </w:tcMar>
          </w:tcPr>
          <w:p w14:paraId="48669849" w14:textId="77777777" w:rsidR="00E666A7" w:rsidRPr="00FF5C01" w:rsidRDefault="00E666A7" w:rsidP="00E666A7">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ΔAICc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5500A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5500A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5500A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5500A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5500AA">
            <w:pPr>
              <w:pStyle w:val="NoSpacing"/>
              <w:rPr>
                <w:sz w:val="24"/>
                <w:szCs w:val="24"/>
              </w:rPr>
            </w:pPr>
            <w:r w:rsidRPr="005F0658">
              <w:rPr>
                <w:sz w:val="24"/>
                <w:szCs w:val="24"/>
              </w:rPr>
              <w:t>Lower</w:t>
            </w:r>
          </w:p>
          <w:p w14:paraId="5C924EA6" w14:textId="77777777" w:rsidR="006C3F2D" w:rsidRPr="005F0658" w:rsidRDefault="006C3F2D" w:rsidP="005500A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5500AA">
            <w:pPr>
              <w:pStyle w:val="NoSpacing"/>
              <w:rPr>
                <w:sz w:val="24"/>
                <w:szCs w:val="24"/>
              </w:rPr>
            </w:pPr>
            <w:r w:rsidRPr="005F0658">
              <w:rPr>
                <w:sz w:val="24"/>
                <w:szCs w:val="24"/>
              </w:rPr>
              <w:t>Upper</w:t>
            </w:r>
          </w:p>
          <w:p w14:paraId="76B2A348" w14:textId="77777777" w:rsidR="006C3F2D" w:rsidRPr="005F0658" w:rsidRDefault="006C3F2D" w:rsidP="005500A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5500AA">
            <w:pPr>
              <w:pStyle w:val="NoSpacing"/>
              <w:rPr>
                <w:sz w:val="24"/>
                <w:szCs w:val="24"/>
              </w:rPr>
            </w:pPr>
            <w:r w:rsidRPr="005F0658">
              <w:rPr>
                <w:sz w:val="24"/>
                <w:szCs w:val="24"/>
              </w:rPr>
              <w:t>Variable</w:t>
            </w:r>
          </w:p>
          <w:p w14:paraId="2B5143CF"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0437F1E4" w14:textId="77777777" w:rsidTr="005500A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5500A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5500A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5500A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5500A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5500A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5500AA">
            <w:pPr>
              <w:pStyle w:val="NoSpacing"/>
              <w:rPr>
                <w:sz w:val="24"/>
                <w:szCs w:val="24"/>
              </w:rPr>
            </w:pPr>
            <w:r w:rsidRPr="005F0658">
              <w:rPr>
                <w:sz w:val="24"/>
                <w:szCs w:val="24"/>
              </w:rPr>
              <w:t>— (4)</w:t>
            </w:r>
          </w:p>
        </w:tc>
      </w:tr>
      <w:tr w:rsidR="006C3F2D" w:rsidRPr="005F0658" w14:paraId="51A4D998" w14:textId="77777777" w:rsidTr="005500AA">
        <w:trPr>
          <w:gridAfter w:val="1"/>
          <w:wAfter w:w="118" w:type="dxa"/>
          <w:trHeight w:val="324"/>
        </w:trPr>
        <w:tc>
          <w:tcPr>
            <w:tcW w:w="1418" w:type="dxa"/>
            <w:vMerge/>
            <w:vAlign w:val="center"/>
            <w:hideMark/>
          </w:tcPr>
          <w:p w14:paraId="714766CE" w14:textId="77777777" w:rsidR="006C3F2D" w:rsidRPr="005F0658" w:rsidRDefault="006C3F2D" w:rsidP="005500AA">
            <w:pPr>
              <w:pStyle w:val="NoSpacing"/>
              <w:rPr>
                <w:sz w:val="24"/>
                <w:szCs w:val="24"/>
              </w:rPr>
            </w:pPr>
          </w:p>
        </w:tc>
        <w:tc>
          <w:tcPr>
            <w:tcW w:w="2693" w:type="dxa"/>
            <w:gridSpan w:val="3"/>
            <w:vAlign w:val="center"/>
            <w:hideMark/>
          </w:tcPr>
          <w:p w14:paraId="5B3FE8C4" w14:textId="77777777" w:rsidR="006C3F2D" w:rsidRPr="005F0658" w:rsidRDefault="006C3F2D" w:rsidP="005500A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5500A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5500A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5500A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5500AA">
            <w:pPr>
              <w:pStyle w:val="NoSpacing"/>
              <w:rPr>
                <w:sz w:val="24"/>
                <w:szCs w:val="24"/>
              </w:rPr>
            </w:pPr>
            <w:r w:rsidRPr="005F0658">
              <w:rPr>
                <w:sz w:val="24"/>
                <w:szCs w:val="24"/>
              </w:rPr>
              <w:t>1.00 (4)</w:t>
            </w:r>
          </w:p>
        </w:tc>
      </w:tr>
      <w:tr w:rsidR="006C3F2D" w:rsidRPr="005F0658" w14:paraId="0570AFBC" w14:textId="77777777" w:rsidTr="005500AA">
        <w:trPr>
          <w:gridAfter w:val="1"/>
          <w:wAfter w:w="118" w:type="dxa"/>
          <w:trHeight w:val="324"/>
        </w:trPr>
        <w:tc>
          <w:tcPr>
            <w:tcW w:w="1418" w:type="dxa"/>
            <w:vMerge/>
            <w:vAlign w:val="center"/>
            <w:hideMark/>
          </w:tcPr>
          <w:p w14:paraId="3C3C857E" w14:textId="77777777" w:rsidR="006C3F2D" w:rsidRPr="005F0658" w:rsidRDefault="006C3F2D" w:rsidP="005500AA">
            <w:pPr>
              <w:pStyle w:val="NoSpacing"/>
              <w:rPr>
                <w:sz w:val="24"/>
                <w:szCs w:val="24"/>
              </w:rPr>
            </w:pPr>
          </w:p>
        </w:tc>
        <w:tc>
          <w:tcPr>
            <w:tcW w:w="2693" w:type="dxa"/>
            <w:gridSpan w:val="3"/>
            <w:vAlign w:val="center"/>
          </w:tcPr>
          <w:p w14:paraId="78DA147A" w14:textId="77777777" w:rsidR="006C3F2D" w:rsidRPr="005F0658" w:rsidRDefault="006C3F2D" w:rsidP="005500A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5500A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5500A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5500A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5500AA">
            <w:pPr>
              <w:pStyle w:val="NoSpacing"/>
              <w:rPr>
                <w:sz w:val="24"/>
                <w:szCs w:val="24"/>
              </w:rPr>
            </w:pPr>
            <w:r w:rsidRPr="005F0658">
              <w:rPr>
                <w:sz w:val="24"/>
                <w:szCs w:val="24"/>
              </w:rPr>
              <w:t>0.88 (3)</w:t>
            </w:r>
          </w:p>
        </w:tc>
      </w:tr>
      <w:tr w:rsidR="006C3F2D" w:rsidRPr="005F0658" w14:paraId="23D32EE2" w14:textId="77777777" w:rsidTr="005500AA">
        <w:trPr>
          <w:gridAfter w:val="1"/>
          <w:wAfter w:w="118" w:type="dxa"/>
          <w:trHeight w:val="324"/>
        </w:trPr>
        <w:tc>
          <w:tcPr>
            <w:tcW w:w="1418" w:type="dxa"/>
            <w:vMerge/>
            <w:vAlign w:val="center"/>
          </w:tcPr>
          <w:p w14:paraId="4F127B2A" w14:textId="77777777" w:rsidR="006C3F2D" w:rsidRPr="005F0658" w:rsidRDefault="006C3F2D" w:rsidP="005500AA">
            <w:pPr>
              <w:pStyle w:val="NoSpacing"/>
              <w:rPr>
                <w:sz w:val="24"/>
                <w:szCs w:val="24"/>
              </w:rPr>
            </w:pPr>
          </w:p>
        </w:tc>
        <w:tc>
          <w:tcPr>
            <w:tcW w:w="2693" w:type="dxa"/>
            <w:gridSpan w:val="3"/>
            <w:vAlign w:val="center"/>
          </w:tcPr>
          <w:p w14:paraId="130BD91F" w14:textId="77777777" w:rsidR="006C3F2D" w:rsidRPr="005F0658" w:rsidRDefault="006C3F2D" w:rsidP="005500A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5500A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5500A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5500A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5500AA">
            <w:pPr>
              <w:pStyle w:val="NoSpacing"/>
              <w:rPr>
                <w:sz w:val="24"/>
                <w:szCs w:val="24"/>
              </w:rPr>
            </w:pPr>
            <w:r w:rsidRPr="005F0658">
              <w:rPr>
                <w:sz w:val="24"/>
                <w:szCs w:val="24"/>
              </w:rPr>
              <w:t>0.68 (2)</w:t>
            </w:r>
          </w:p>
        </w:tc>
      </w:tr>
      <w:tr w:rsidR="006C3F2D" w:rsidRPr="005F0658" w14:paraId="6394010E" w14:textId="77777777" w:rsidTr="005500AA">
        <w:trPr>
          <w:gridAfter w:val="1"/>
          <w:wAfter w:w="118" w:type="dxa"/>
          <w:trHeight w:val="324"/>
        </w:trPr>
        <w:tc>
          <w:tcPr>
            <w:tcW w:w="1418" w:type="dxa"/>
            <w:vMerge/>
            <w:vAlign w:val="center"/>
          </w:tcPr>
          <w:p w14:paraId="77BA5908" w14:textId="77777777" w:rsidR="006C3F2D" w:rsidRPr="005F0658" w:rsidRDefault="006C3F2D" w:rsidP="005500AA">
            <w:pPr>
              <w:pStyle w:val="NoSpacing"/>
              <w:rPr>
                <w:sz w:val="24"/>
                <w:szCs w:val="24"/>
              </w:rPr>
            </w:pPr>
          </w:p>
        </w:tc>
        <w:tc>
          <w:tcPr>
            <w:tcW w:w="2693" w:type="dxa"/>
            <w:gridSpan w:val="3"/>
            <w:vAlign w:val="center"/>
          </w:tcPr>
          <w:p w14:paraId="42F68C4E" w14:textId="77777777" w:rsidR="006C3F2D" w:rsidRPr="005F0658" w:rsidRDefault="006C3F2D" w:rsidP="005500A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5500A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5500A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5500A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5500AA">
            <w:pPr>
              <w:pStyle w:val="NoSpacing"/>
              <w:rPr>
                <w:sz w:val="24"/>
                <w:szCs w:val="24"/>
              </w:rPr>
            </w:pPr>
            <w:r w:rsidRPr="005F0658">
              <w:rPr>
                <w:sz w:val="24"/>
                <w:szCs w:val="24"/>
              </w:rPr>
              <w:t>0.60 (1)</w:t>
            </w:r>
          </w:p>
        </w:tc>
      </w:tr>
      <w:tr w:rsidR="006C3F2D" w:rsidRPr="005F0658" w14:paraId="1F0BC483" w14:textId="77777777" w:rsidTr="005500AA">
        <w:trPr>
          <w:gridAfter w:val="1"/>
          <w:wAfter w:w="118" w:type="dxa"/>
          <w:trHeight w:val="324"/>
        </w:trPr>
        <w:tc>
          <w:tcPr>
            <w:tcW w:w="1418" w:type="dxa"/>
            <w:vMerge/>
            <w:vAlign w:val="center"/>
          </w:tcPr>
          <w:p w14:paraId="3FF95E89" w14:textId="77777777" w:rsidR="006C3F2D" w:rsidRPr="005F0658" w:rsidRDefault="006C3F2D" w:rsidP="005500AA">
            <w:pPr>
              <w:pStyle w:val="NoSpacing"/>
              <w:rPr>
                <w:sz w:val="24"/>
                <w:szCs w:val="24"/>
              </w:rPr>
            </w:pPr>
          </w:p>
        </w:tc>
        <w:tc>
          <w:tcPr>
            <w:tcW w:w="2693" w:type="dxa"/>
            <w:gridSpan w:val="3"/>
            <w:vAlign w:val="center"/>
          </w:tcPr>
          <w:p w14:paraId="5CAC8F8D" w14:textId="77777777" w:rsidR="006C3F2D" w:rsidRPr="005F0658" w:rsidRDefault="006C3F2D" w:rsidP="005500AA">
            <w:pPr>
              <w:pStyle w:val="NoSpacing"/>
              <w:rPr>
                <w:sz w:val="24"/>
                <w:szCs w:val="24"/>
              </w:rPr>
            </w:pPr>
            <w:r w:rsidRPr="005F0658">
              <w:rPr>
                <w:sz w:val="24"/>
                <w:szCs w:val="24"/>
              </w:rPr>
              <w:t>Rainfall:Temperature</w:t>
            </w:r>
          </w:p>
        </w:tc>
        <w:tc>
          <w:tcPr>
            <w:tcW w:w="1046" w:type="dxa"/>
            <w:vAlign w:val="center"/>
          </w:tcPr>
          <w:p w14:paraId="630BEFA2" w14:textId="77777777" w:rsidR="006C3F2D" w:rsidRPr="005F0658" w:rsidRDefault="006C3F2D" w:rsidP="005500A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5500A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5500A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5500AA">
            <w:pPr>
              <w:pStyle w:val="NoSpacing"/>
              <w:rPr>
                <w:sz w:val="24"/>
                <w:szCs w:val="24"/>
              </w:rPr>
            </w:pPr>
            <w:r w:rsidRPr="005F0658">
              <w:rPr>
                <w:sz w:val="24"/>
                <w:szCs w:val="24"/>
              </w:rPr>
              <w:t>0.60 (1)</w:t>
            </w:r>
          </w:p>
        </w:tc>
      </w:tr>
      <w:tr w:rsidR="006C3F2D" w:rsidRPr="005F0658" w14:paraId="794E3731" w14:textId="77777777" w:rsidTr="005500A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5500AA">
            <w:pPr>
              <w:pStyle w:val="NoSpacing"/>
              <w:rPr>
                <w:sz w:val="24"/>
                <w:szCs w:val="24"/>
              </w:rPr>
            </w:pPr>
            <w:r w:rsidRPr="005F0658">
              <w:rPr>
                <w:sz w:val="24"/>
                <w:szCs w:val="24"/>
              </w:rPr>
              <w:t>Denning:Temperature</w:t>
            </w:r>
          </w:p>
        </w:tc>
        <w:tc>
          <w:tcPr>
            <w:tcW w:w="1046" w:type="dxa"/>
            <w:tcBorders>
              <w:bottom w:val="single" w:sz="4" w:space="0" w:color="auto"/>
            </w:tcBorders>
            <w:vAlign w:val="center"/>
          </w:tcPr>
          <w:p w14:paraId="68AAD41A" w14:textId="77777777" w:rsidR="006C3F2D" w:rsidRPr="005F0658" w:rsidRDefault="006C3F2D" w:rsidP="005500A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5500A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5500A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5500AA">
            <w:pPr>
              <w:pStyle w:val="NoSpacing"/>
              <w:rPr>
                <w:sz w:val="24"/>
                <w:szCs w:val="24"/>
              </w:rPr>
            </w:pPr>
            <w:r w:rsidRPr="005F0658">
              <w:rPr>
                <w:sz w:val="24"/>
                <w:szCs w:val="24"/>
              </w:rPr>
              <w:t>0.58 (1)</w:t>
            </w:r>
          </w:p>
        </w:tc>
      </w:tr>
      <w:tr w:rsidR="006C3F2D" w:rsidRPr="005F0658" w14:paraId="346137EE" w14:textId="77777777" w:rsidTr="005500A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5500A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5500A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5500A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5500A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5500A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5500AA">
            <w:pPr>
              <w:pStyle w:val="NoSpacing"/>
              <w:rPr>
                <w:b/>
                <w:sz w:val="24"/>
                <w:szCs w:val="24"/>
              </w:rPr>
            </w:pPr>
            <w:r w:rsidRPr="005F0658">
              <w:rPr>
                <w:sz w:val="24"/>
                <w:szCs w:val="24"/>
              </w:rPr>
              <w:t>— (2)</w:t>
            </w:r>
          </w:p>
        </w:tc>
      </w:tr>
      <w:tr w:rsidR="006C3F2D" w:rsidRPr="005F0658" w14:paraId="21654A87" w14:textId="77777777" w:rsidTr="005500AA">
        <w:trPr>
          <w:gridAfter w:val="1"/>
          <w:wAfter w:w="118" w:type="dxa"/>
          <w:trHeight w:val="324"/>
        </w:trPr>
        <w:tc>
          <w:tcPr>
            <w:tcW w:w="1418" w:type="dxa"/>
            <w:vMerge/>
            <w:tcBorders>
              <w:top w:val="nil"/>
            </w:tcBorders>
            <w:vAlign w:val="center"/>
          </w:tcPr>
          <w:p w14:paraId="10AB6215" w14:textId="77777777" w:rsidR="006C3F2D" w:rsidRPr="005F0658" w:rsidRDefault="006C3F2D" w:rsidP="005500A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5500A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5500A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5500A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5500A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5500AA">
            <w:pPr>
              <w:pStyle w:val="NoSpacing"/>
              <w:rPr>
                <w:sz w:val="24"/>
                <w:szCs w:val="24"/>
              </w:rPr>
            </w:pPr>
            <w:r w:rsidRPr="005F0658">
              <w:rPr>
                <w:sz w:val="24"/>
                <w:szCs w:val="24"/>
              </w:rPr>
              <w:t>1.00 (2)</w:t>
            </w:r>
          </w:p>
        </w:tc>
      </w:tr>
      <w:tr w:rsidR="006C3F2D" w:rsidRPr="005F0658" w14:paraId="76FCF9A8" w14:textId="77777777" w:rsidTr="005500AA">
        <w:trPr>
          <w:gridAfter w:val="1"/>
          <w:wAfter w:w="118" w:type="dxa"/>
          <w:trHeight w:val="324"/>
        </w:trPr>
        <w:tc>
          <w:tcPr>
            <w:tcW w:w="1418" w:type="dxa"/>
            <w:vMerge/>
            <w:vAlign w:val="center"/>
          </w:tcPr>
          <w:p w14:paraId="45E8F1B6" w14:textId="77777777" w:rsidR="006C3F2D" w:rsidRPr="005F0658" w:rsidRDefault="006C3F2D" w:rsidP="005500AA">
            <w:pPr>
              <w:pStyle w:val="NoSpacing"/>
              <w:rPr>
                <w:sz w:val="24"/>
                <w:szCs w:val="24"/>
              </w:rPr>
            </w:pPr>
          </w:p>
        </w:tc>
        <w:tc>
          <w:tcPr>
            <w:tcW w:w="2693" w:type="dxa"/>
            <w:gridSpan w:val="3"/>
            <w:vAlign w:val="center"/>
          </w:tcPr>
          <w:p w14:paraId="148DB6B3" w14:textId="77777777" w:rsidR="006C3F2D" w:rsidRPr="005F0658" w:rsidRDefault="006C3F2D" w:rsidP="005500A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5500A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5500A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5500A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5500AA">
            <w:pPr>
              <w:pStyle w:val="NoSpacing"/>
              <w:rPr>
                <w:sz w:val="24"/>
                <w:szCs w:val="24"/>
              </w:rPr>
            </w:pPr>
            <w:r w:rsidRPr="005F0658">
              <w:rPr>
                <w:sz w:val="24"/>
                <w:szCs w:val="24"/>
              </w:rPr>
              <w:t>1.00 (2)</w:t>
            </w:r>
          </w:p>
        </w:tc>
      </w:tr>
      <w:tr w:rsidR="006C3F2D" w:rsidRPr="005F0658" w14:paraId="6003BDF1" w14:textId="77777777" w:rsidTr="005500AA">
        <w:trPr>
          <w:gridAfter w:val="1"/>
          <w:wAfter w:w="118" w:type="dxa"/>
          <w:trHeight w:val="324"/>
        </w:trPr>
        <w:tc>
          <w:tcPr>
            <w:tcW w:w="1418" w:type="dxa"/>
            <w:vMerge/>
            <w:vAlign w:val="center"/>
          </w:tcPr>
          <w:p w14:paraId="62029040" w14:textId="77777777" w:rsidR="006C3F2D" w:rsidRPr="005F0658" w:rsidRDefault="006C3F2D" w:rsidP="005500AA">
            <w:pPr>
              <w:pStyle w:val="NoSpacing"/>
              <w:rPr>
                <w:sz w:val="24"/>
                <w:szCs w:val="24"/>
              </w:rPr>
            </w:pPr>
          </w:p>
        </w:tc>
        <w:tc>
          <w:tcPr>
            <w:tcW w:w="2693" w:type="dxa"/>
            <w:gridSpan w:val="3"/>
            <w:vAlign w:val="center"/>
          </w:tcPr>
          <w:p w14:paraId="1764C896" w14:textId="77777777" w:rsidR="006C3F2D" w:rsidRPr="005F0658" w:rsidRDefault="006C3F2D" w:rsidP="005500A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5500A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5500A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5500A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33F37744" w14:textId="77777777" w:rsidTr="005500AA">
        <w:trPr>
          <w:gridAfter w:val="1"/>
          <w:wAfter w:w="118" w:type="dxa"/>
          <w:trHeight w:val="324"/>
        </w:trPr>
        <w:tc>
          <w:tcPr>
            <w:tcW w:w="1418" w:type="dxa"/>
            <w:vMerge/>
            <w:vAlign w:val="center"/>
          </w:tcPr>
          <w:p w14:paraId="0A9AA2F1" w14:textId="77777777" w:rsidR="006C3F2D" w:rsidRPr="005F0658" w:rsidRDefault="006C3F2D" w:rsidP="005500AA">
            <w:pPr>
              <w:pStyle w:val="NoSpacing"/>
              <w:rPr>
                <w:sz w:val="24"/>
                <w:szCs w:val="24"/>
              </w:rPr>
            </w:pPr>
          </w:p>
        </w:tc>
        <w:tc>
          <w:tcPr>
            <w:tcW w:w="2693" w:type="dxa"/>
            <w:gridSpan w:val="3"/>
            <w:vAlign w:val="center"/>
          </w:tcPr>
          <w:p w14:paraId="6969A99A" w14:textId="77777777" w:rsidR="006C3F2D" w:rsidRPr="005F0658" w:rsidRDefault="006C3F2D" w:rsidP="005500A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5500A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5500A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5500A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7EAAC7F8" w14:textId="77777777" w:rsidTr="005500AA">
        <w:trPr>
          <w:gridAfter w:val="1"/>
          <w:wAfter w:w="118" w:type="dxa"/>
          <w:trHeight w:val="324"/>
        </w:trPr>
        <w:tc>
          <w:tcPr>
            <w:tcW w:w="1418" w:type="dxa"/>
            <w:vMerge/>
            <w:vAlign w:val="center"/>
          </w:tcPr>
          <w:p w14:paraId="1E3328FF" w14:textId="77777777" w:rsidR="006C3F2D" w:rsidRPr="005F0658" w:rsidRDefault="006C3F2D" w:rsidP="005500AA">
            <w:pPr>
              <w:pStyle w:val="NoSpacing"/>
              <w:rPr>
                <w:sz w:val="24"/>
                <w:szCs w:val="24"/>
              </w:rPr>
            </w:pPr>
          </w:p>
        </w:tc>
        <w:tc>
          <w:tcPr>
            <w:tcW w:w="2693" w:type="dxa"/>
            <w:gridSpan w:val="3"/>
            <w:vAlign w:val="center"/>
          </w:tcPr>
          <w:p w14:paraId="2BB88871" w14:textId="77777777" w:rsidR="006C3F2D" w:rsidRPr="005F0658" w:rsidRDefault="006C3F2D" w:rsidP="005500A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5500A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5500A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5500A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264B9237" w14:textId="77777777" w:rsidTr="005500AA">
        <w:trPr>
          <w:gridAfter w:val="1"/>
          <w:wAfter w:w="118" w:type="dxa"/>
          <w:trHeight w:val="324"/>
        </w:trPr>
        <w:tc>
          <w:tcPr>
            <w:tcW w:w="1418" w:type="dxa"/>
            <w:vMerge/>
            <w:vAlign w:val="center"/>
          </w:tcPr>
          <w:p w14:paraId="78C66B1A" w14:textId="77777777" w:rsidR="006C3F2D" w:rsidRPr="005F0658" w:rsidRDefault="006C3F2D" w:rsidP="005500AA">
            <w:pPr>
              <w:pStyle w:val="NoSpacing"/>
              <w:rPr>
                <w:sz w:val="24"/>
                <w:szCs w:val="24"/>
              </w:rPr>
            </w:pPr>
          </w:p>
        </w:tc>
        <w:tc>
          <w:tcPr>
            <w:tcW w:w="2693" w:type="dxa"/>
            <w:gridSpan w:val="3"/>
            <w:vAlign w:val="center"/>
          </w:tcPr>
          <w:p w14:paraId="6F07C7F1" w14:textId="77777777" w:rsidR="006C3F2D" w:rsidRPr="005F0658" w:rsidRDefault="006C3F2D" w:rsidP="005500AA">
            <w:pPr>
              <w:pStyle w:val="NoSpacing"/>
              <w:rPr>
                <w:b/>
                <w:sz w:val="24"/>
                <w:szCs w:val="24"/>
              </w:rPr>
            </w:pPr>
            <w:r w:rsidRPr="005F0658">
              <w:rPr>
                <w:sz w:val="24"/>
                <w:szCs w:val="24"/>
              </w:rPr>
              <w:t>Rainfall:Temperature</w:t>
            </w:r>
          </w:p>
        </w:tc>
        <w:tc>
          <w:tcPr>
            <w:tcW w:w="1046" w:type="dxa"/>
            <w:vAlign w:val="center"/>
          </w:tcPr>
          <w:p w14:paraId="188E605D" w14:textId="77777777" w:rsidR="006C3F2D" w:rsidRPr="005F0658" w:rsidRDefault="006C3F2D" w:rsidP="005500A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5500A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5500A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3FE74CBE" w14:textId="77777777" w:rsidTr="005500A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5500AA">
            <w:pPr>
              <w:pStyle w:val="NoSpacing"/>
              <w:rPr>
                <w:b/>
                <w:sz w:val="24"/>
                <w:szCs w:val="24"/>
              </w:rPr>
            </w:pPr>
            <w:r w:rsidRPr="005F0658">
              <w:rPr>
                <w:sz w:val="24"/>
                <w:szCs w:val="24"/>
              </w:rPr>
              <w:t>Denning:Temperature</w:t>
            </w:r>
          </w:p>
        </w:tc>
        <w:tc>
          <w:tcPr>
            <w:tcW w:w="1046" w:type="dxa"/>
            <w:tcBorders>
              <w:bottom w:val="single" w:sz="4" w:space="0" w:color="auto"/>
            </w:tcBorders>
            <w:vAlign w:val="center"/>
          </w:tcPr>
          <w:p w14:paraId="2F3E2719" w14:textId="77777777" w:rsidR="006C3F2D" w:rsidRPr="005F0658" w:rsidRDefault="006C3F2D" w:rsidP="005500A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5500A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5500A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5500AA">
            <w:pPr>
              <w:pStyle w:val="NoSpacing"/>
              <w:rPr>
                <w:b/>
                <w:sz w:val="24"/>
                <w:szCs w:val="24"/>
              </w:rPr>
            </w:pPr>
            <w:r w:rsidRPr="005F0658">
              <w:rPr>
                <w:sz w:val="24"/>
                <w:szCs w:val="24"/>
              </w:rPr>
              <w:t>0.15 (1)</w:t>
            </w:r>
          </w:p>
        </w:tc>
      </w:tr>
      <w:tr w:rsidR="006C3F2D" w:rsidRPr="005F0658" w14:paraId="0A0788C5" w14:textId="77777777" w:rsidTr="005500A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5500A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5500A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5500A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5500A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5500A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5500AA">
            <w:pPr>
              <w:pStyle w:val="NoSpacing"/>
              <w:rPr>
                <w:sz w:val="24"/>
                <w:szCs w:val="24"/>
              </w:rPr>
            </w:pPr>
            <w:r w:rsidRPr="005F0658">
              <w:rPr>
                <w:sz w:val="24"/>
                <w:szCs w:val="24"/>
              </w:rPr>
              <w:t>— (2)</w:t>
            </w:r>
          </w:p>
        </w:tc>
      </w:tr>
      <w:tr w:rsidR="006C3F2D" w:rsidRPr="005F0658" w14:paraId="2DB71635" w14:textId="77777777" w:rsidTr="005500AA">
        <w:trPr>
          <w:trHeight w:val="324"/>
        </w:trPr>
        <w:tc>
          <w:tcPr>
            <w:tcW w:w="1418" w:type="dxa"/>
            <w:vMerge/>
            <w:tcBorders>
              <w:top w:val="nil"/>
              <w:bottom w:val="nil"/>
            </w:tcBorders>
            <w:vAlign w:val="center"/>
          </w:tcPr>
          <w:p w14:paraId="5E16A2FD" w14:textId="77777777" w:rsidR="006C3F2D" w:rsidRPr="005F0658" w:rsidRDefault="006C3F2D" w:rsidP="005500A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5500A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5500A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5500A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5500A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5500AA">
            <w:pPr>
              <w:pStyle w:val="NoSpacing"/>
              <w:rPr>
                <w:sz w:val="24"/>
                <w:szCs w:val="24"/>
              </w:rPr>
            </w:pPr>
            <w:r w:rsidRPr="005F0658">
              <w:rPr>
                <w:sz w:val="24"/>
                <w:szCs w:val="24"/>
              </w:rPr>
              <w:t>1.00 (2)</w:t>
            </w:r>
          </w:p>
        </w:tc>
      </w:tr>
      <w:tr w:rsidR="006C3F2D" w:rsidRPr="005F0658" w14:paraId="45C566A7" w14:textId="77777777" w:rsidTr="005500AA">
        <w:trPr>
          <w:trHeight w:val="324"/>
        </w:trPr>
        <w:tc>
          <w:tcPr>
            <w:tcW w:w="1418" w:type="dxa"/>
            <w:vMerge/>
            <w:tcBorders>
              <w:top w:val="nil"/>
              <w:bottom w:val="nil"/>
            </w:tcBorders>
            <w:vAlign w:val="center"/>
            <w:hideMark/>
          </w:tcPr>
          <w:p w14:paraId="63DBC233" w14:textId="77777777" w:rsidR="006C3F2D" w:rsidRPr="005F0658" w:rsidRDefault="006C3F2D" w:rsidP="005500A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5500A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5500A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5500A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5500A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5500AA">
            <w:pPr>
              <w:pStyle w:val="NoSpacing"/>
              <w:rPr>
                <w:sz w:val="24"/>
                <w:szCs w:val="24"/>
              </w:rPr>
            </w:pPr>
            <w:r w:rsidRPr="005F0658">
              <w:rPr>
                <w:sz w:val="24"/>
                <w:szCs w:val="24"/>
              </w:rPr>
              <w:t>1.00 (2)</w:t>
            </w:r>
          </w:p>
        </w:tc>
      </w:tr>
      <w:tr w:rsidR="006C3F2D" w:rsidRPr="005F0658" w14:paraId="14CF31C3" w14:textId="77777777" w:rsidTr="005500AA">
        <w:trPr>
          <w:trHeight w:val="324"/>
        </w:trPr>
        <w:tc>
          <w:tcPr>
            <w:tcW w:w="1418" w:type="dxa"/>
            <w:vMerge/>
            <w:tcBorders>
              <w:top w:val="nil"/>
              <w:bottom w:val="single" w:sz="18" w:space="0" w:color="auto"/>
            </w:tcBorders>
            <w:vAlign w:val="center"/>
          </w:tcPr>
          <w:p w14:paraId="40FFDE79" w14:textId="77777777" w:rsidR="006C3F2D" w:rsidRPr="005F0658" w:rsidRDefault="006C3F2D" w:rsidP="005500A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5500A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5500A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5500A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5500A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5500A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5500A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5500A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5500A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5500A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5500AA">
            <w:pPr>
              <w:pStyle w:val="NoSpacing"/>
              <w:rPr>
                <w:sz w:val="24"/>
                <w:szCs w:val="24"/>
              </w:rPr>
            </w:pPr>
            <w:r w:rsidRPr="005F0658">
              <w:rPr>
                <w:sz w:val="24"/>
                <w:szCs w:val="24"/>
              </w:rPr>
              <w:t>Lower</w:t>
            </w:r>
          </w:p>
          <w:p w14:paraId="30F13334" w14:textId="77777777" w:rsidR="006C3F2D" w:rsidRPr="005F0658" w:rsidRDefault="006C3F2D" w:rsidP="005500A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5500AA">
            <w:pPr>
              <w:pStyle w:val="NoSpacing"/>
              <w:rPr>
                <w:sz w:val="24"/>
                <w:szCs w:val="24"/>
              </w:rPr>
            </w:pPr>
            <w:r w:rsidRPr="005F0658">
              <w:rPr>
                <w:sz w:val="24"/>
                <w:szCs w:val="24"/>
              </w:rPr>
              <w:t>Upper</w:t>
            </w:r>
          </w:p>
          <w:p w14:paraId="0AB008A8" w14:textId="77777777" w:rsidR="006C3F2D" w:rsidRPr="005F0658" w:rsidRDefault="006C3F2D" w:rsidP="005500A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5500AA">
            <w:pPr>
              <w:pStyle w:val="NoSpacing"/>
              <w:rPr>
                <w:sz w:val="24"/>
                <w:szCs w:val="24"/>
              </w:rPr>
            </w:pPr>
            <w:r w:rsidRPr="005F0658">
              <w:rPr>
                <w:sz w:val="24"/>
                <w:szCs w:val="24"/>
              </w:rPr>
              <w:t>Variable</w:t>
            </w:r>
          </w:p>
          <w:p w14:paraId="6C79EFC8"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335A898" w14:textId="77777777" w:rsidTr="005500AA">
        <w:trPr>
          <w:trHeight w:val="324"/>
        </w:trPr>
        <w:tc>
          <w:tcPr>
            <w:tcW w:w="1428" w:type="dxa"/>
            <w:vMerge w:val="restart"/>
            <w:tcBorders>
              <w:top w:val="single" w:sz="18" w:space="0" w:color="auto"/>
            </w:tcBorders>
            <w:vAlign w:val="center"/>
          </w:tcPr>
          <w:p w14:paraId="57F2A055" w14:textId="77777777" w:rsidR="006C3F2D" w:rsidRPr="005F0658" w:rsidRDefault="006C3F2D" w:rsidP="005500A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5500A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5500A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5500AA">
            <w:pPr>
              <w:pStyle w:val="NoSpacing"/>
              <w:rPr>
                <w:sz w:val="24"/>
                <w:szCs w:val="24"/>
              </w:rPr>
            </w:pPr>
            <w:r w:rsidRPr="005F0658">
              <w:rPr>
                <w:sz w:val="24"/>
                <w:szCs w:val="24"/>
              </w:rPr>
              <w:t>(1)</w:t>
            </w:r>
          </w:p>
        </w:tc>
      </w:tr>
      <w:tr w:rsidR="006C3F2D" w:rsidRPr="005F0658" w14:paraId="3A329749" w14:textId="77777777" w:rsidTr="005500AA">
        <w:trPr>
          <w:trHeight w:val="324"/>
        </w:trPr>
        <w:tc>
          <w:tcPr>
            <w:tcW w:w="1428" w:type="dxa"/>
            <w:vMerge/>
            <w:tcBorders>
              <w:bottom w:val="single" w:sz="4" w:space="0" w:color="auto"/>
            </w:tcBorders>
            <w:vAlign w:val="center"/>
          </w:tcPr>
          <w:p w14:paraId="4C91B6EB"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5500A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5500A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5500AA">
            <w:pPr>
              <w:pStyle w:val="NoSpacing"/>
              <w:rPr>
                <w:sz w:val="24"/>
                <w:szCs w:val="24"/>
              </w:rPr>
            </w:pPr>
            <w:r w:rsidRPr="005F0658">
              <w:rPr>
                <w:sz w:val="24"/>
                <w:szCs w:val="24"/>
              </w:rPr>
              <w:t>0.98 (1)</w:t>
            </w:r>
          </w:p>
        </w:tc>
      </w:tr>
      <w:tr w:rsidR="006C3F2D" w:rsidRPr="005F0658" w14:paraId="7A034A15" w14:textId="77777777" w:rsidTr="005500A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5500A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5500A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5500A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5500A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5500AA">
            <w:pPr>
              <w:pStyle w:val="NoSpacing"/>
              <w:rPr>
                <w:sz w:val="24"/>
                <w:szCs w:val="24"/>
              </w:rPr>
            </w:pPr>
            <w:r w:rsidRPr="005F0658">
              <w:rPr>
                <w:sz w:val="24"/>
                <w:szCs w:val="24"/>
              </w:rPr>
              <w:t>(1)</w:t>
            </w:r>
          </w:p>
        </w:tc>
      </w:tr>
      <w:tr w:rsidR="006C3F2D" w:rsidRPr="005F0658" w14:paraId="3AF6DD9C" w14:textId="77777777" w:rsidTr="005500A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5500A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5500A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5500A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5500AA">
            <w:pPr>
              <w:pStyle w:val="NoSpacing"/>
              <w:rPr>
                <w:sz w:val="24"/>
                <w:szCs w:val="24"/>
              </w:rPr>
            </w:pPr>
            <w:r w:rsidRPr="005F0658">
              <w:rPr>
                <w:sz w:val="24"/>
                <w:szCs w:val="24"/>
              </w:rPr>
              <w:t>1.00 (1)</w:t>
            </w:r>
          </w:p>
        </w:tc>
      </w:tr>
      <w:tr w:rsidR="006C3F2D" w:rsidRPr="005F0658" w14:paraId="5BD2EAF2" w14:textId="77777777" w:rsidTr="005500A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5500A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5500A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5500A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5500A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5500AA">
            <w:pPr>
              <w:pStyle w:val="NoSpacing"/>
              <w:rPr>
                <w:sz w:val="24"/>
                <w:szCs w:val="24"/>
              </w:rPr>
            </w:pPr>
            <w:r w:rsidRPr="005F0658">
              <w:rPr>
                <w:sz w:val="24"/>
                <w:szCs w:val="24"/>
              </w:rPr>
              <w:t>(2)</w:t>
            </w:r>
          </w:p>
        </w:tc>
      </w:tr>
      <w:tr w:rsidR="006C3F2D" w:rsidRPr="005F0658" w14:paraId="2D281AFA" w14:textId="77777777" w:rsidTr="005500A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5500A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5500A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5500AA">
            <w:pPr>
              <w:pStyle w:val="NoSpacing"/>
              <w:rPr>
                <w:sz w:val="24"/>
                <w:szCs w:val="24"/>
              </w:rPr>
            </w:pPr>
            <w:r w:rsidRPr="005F0658">
              <w:rPr>
                <w:sz w:val="24"/>
                <w:szCs w:val="24"/>
              </w:rPr>
              <w:t>0.73 (1)</w:t>
            </w:r>
          </w:p>
        </w:tc>
      </w:tr>
      <w:tr w:rsidR="006C3F2D" w:rsidRPr="005F0658" w14:paraId="7220D98F" w14:textId="77777777" w:rsidTr="005500A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5500A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5500AA">
            <w:pPr>
              <w:pStyle w:val="NoSpacing"/>
              <w:rPr>
                <w:sz w:val="24"/>
                <w:szCs w:val="24"/>
              </w:rPr>
            </w:pPr>
            <w:r w:rsidRPr="005F0658">
              <w:rPr>
                <w:sz w:val="24"/>
                <w:szCs w:val="24"/>
              </w:rPr>
              <w:t>0.2 (1)</w:t>
            </w:r>
          </w:p>
        </w:tc>
      </w:tr>
      <w:tr w:rsidR="006C3F2D" w:rsidRPr="005F0658" w14:paraId="7C4C2747" w14:textId="77777777" w:rsidTr="005500A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5500A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5500A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5500A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5500AA">
            <w:pPr>
              <w:pStyle w:val="NoSpacing"/>
              <w:rPr>
                <w:sz w:val="24"/>
                <w:szCs w:val="24"/>
              </w:rPr>
            </w:pPr>
            <w:r w:rsidRPr="005F0658">
              <w:rPr>
                <w:sz w:val="24"/>
                <w:szCs w:val="24"/>
              </w:rPr>
              <w:t>(1)</w:t>
            </w:r>
          </w:p>
        </w:tc>
      </w:tr>
      <w:tr w:rsidR="006C3F2D" w:rsidRPr="005F0658" w14:paraId="56AE3D83" w14:textId="77777777" w:rsidTr="005500AA">
        <w:trPr>
          <w:trHeight w:val="324"/>
        </w:trPr>
        <w:tc>
          <w:tcPr>
            <w:tcW w:w="1428" w:type="dxa"/>
            <w:vMerge/>
            <w:tcBorders>
              <w:top w:val="nil"/>
              <w:bottom w:val="single" w:sz="18" w:space="0" w:color="auto"/>
            </w:tcBorders>
            <w:vAlign w:val="center"/>
          </w:tcPr>
          <w:p w14:paraId="108BD5F8" w14:textId="77777777" w:rsidR="006C3F2D" w:rsidRPr="005F0658" w:rsidRDefault="006C3F2D" w:rsidP="005500A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5500A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5500A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5500AA">
            <w:pPr>
              <w:pStyle w:val="NoSpacing"/>
              <w:rPr>
                <w:sz w:val="24"/>
                <w:szCs w:val="24"/>
              </w:rPr>
            </w:pPr>
            <w:r w:rsidRPr="005F0658">
              <w:rPr>
                <w:sz w:val="24"/>
                <w:szCs w:val="24"/>
              </w:rPr>
              <w:t>0.86 (1)</w:t>
            </w:r>
          </w:p>
        </w:tc>
      </w:tr>
      <w:tr w:rsidR="006C3F2D" w:rsidRPr="005F0658" w14:paraId="28245518" w14:textId="77777777" w:rsidTr="005500AA">
        <w:trPr>
          <w:trHeight w:val="324"/>
        </w:trPr>
        <w:tc>
          <w:tcPr>
            <w:tcW w:w="1428" w:type="dxa"/>
            <w:vMerge w:val="restart"/>
            <w:tcBorders>
              <w:top w:val="single" w:sz="18" w:space="0" w:color="auto"/>
            </w:tcBorders>
            <w:vAlign w:val="center"/>
          </w:tcPr>
          <w:p w14:paraId="757AAB2B" w14:textId="77777777" w:rsidR="006C3F2D" w:rsidRPr="005F0658" w:rsidRDefault="006C3F2D" w:rsidP="005500AA">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7E0595FD"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5500AA">
            <w:pPr>
              <w:pStyle w:val="NoSpacing"/>
              <w:rPr>
                <w:sz w:val="24"/>
                <w:szCs w:val="24"/>
              </w:rPr>
            </w:pPr>
            <w:r w:rsidRPr="005F0658">
              <w:rPr>
                <w:sz w:val="24"/>
                <w:szCs w:val="24"/>
              </w:rPr>
              <w:t>(2)</w:t>
            </w:r>
          </w:p>
        </w:tc>
      </w:tr>
      <w:tr w:rsidR="006C3F2D" w:rsidRPr="005F0658" w14:paraId="74A43694" w14:textId="77777777" w:rsidTr="005500AA">
        <w:trPr>
          <w:trHeight w:val="324"/>
        </w:trPr>
        <w:tc>
          <w:tcPr>
            <w:tcW w:w="1428" w:type="dxa"/>
            <w:vMerge/>
            <w:vAlign w:val="center"/>
          </w:tcPr>
          <w:p w14:paraId="14E13EE1" w14:textId="77777777" w:rsidR="006C3F2D" w:rsidRPr="005F0658" w:rsidRDefault="006C3F2D" w:rsidP="005500AA">
            <w:pPr>
              <w:pStyle w:val="NoSpacing"/>
              <w:rPr>
                <w:sz w:val="24"/>
                <w:szCs w:val="24"/>
              </w:rPr>
            </w:pPr>
          </w:p>
        </w:tc>
        <w:tc>
          <w:tcPr>
            <w:tcW w:w="1926" w:type="dxa"/>
            <w:vAlign w:val="center"/>
          </w:tcPr>
          <w:p w14:paraId="20360A51" w14:textId="77777777" w:rsidR="006C3F2D" w:rsidRPr="005F0658" w:rsidRDefault="006C3F2D" w:rsidP="005500A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5500A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5500A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5500AA">
            <w:pPr>
              <w:pStyle w:val="NoSpacing"/>
              <w:rPr>
                <w:sz w:val="24"/>
                <w:szCs w:val="24"/>
              </w:rPr>
            </w:pPr>
            <w:r w:rsidRPr="005F0658">
              <w:rPr>
                <w:sz w:val="24"/>
                <w:szCs w:val="24"/>
              </w:rPr>
              <w:t>0.78 (1)</w:t>
            </w:r>
          </w:p>
        </w:tc>
      </w:tr>
      <w:tr w:rsidR="006C3F2D" w:rsidRPr="005F0658" w14:paraId="2B8A0F2B" w14:textId="77777777" w:rsidTr="005500AA">
        <w:trPr>
          <w:trHeight w:val="324"/>
        </w:trPr>
        <w:tc>
          <w:tcPr>
            <w:tcW w:w="1428" w:type="dxa"/>
            <w:vMerge/>
            <w:tcBorders>
              <w:bottom w:val="single" w:sz="4" w:space="0" w:color="auto"/>
            </w:tcBorders>
            <w:vAlign w:val="center"/>
          </w:tcPr>
          <w:p w14:paraId="5ACEBA5C"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5500A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5500A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5500AA">
            <w:pPr>
              <w:pStyle w:val="NoSpacing"/>
              <w:rPr>
                <w:sz w:val="24"/>
                <w:szCs w:val="24"/>
              </w:rPr>
            </w:pPr>
            <w:r w:rsidRPr="005F0658">
              <w:rPr>
                <w:sz w:val="24"/>
                <w:szCs w:val="24"/>
              </w:rPr>
              <w:t>0.11 (1)</w:t>
            </w:r>
          </w:p>
        </w:tc>
      </w:tr>
      <w:tr w:rsidR="006C3F2D" w:rsidRPr="005F0658" w14:paraId="21C4EBD7" w14:textId="77777777" w:rsidTr="005500A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5500AA">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1A2358E8"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5500AA">
            <w:pPr>
              <w:pStyle w:val="NoSpacing"/>
              <w:rPr>
                <w:sz w:val="24"/>
                <w:szCs w:val="24"/>
              </w:rPr>
            </w:pPr>
            <w:r w:rsidRPr="005F0658">
              <w:rPr>
                <w:sz w:val="24"/>
                <w:szCs w:val="24"/>
              </w:rPr>
              <w:t>(4)</w:t>
            </w:r>
          </w:p>
        </w:tc>
      </w:tr>
      <w:tr w:rsidR="006C3F2D" w:rsidRPr="005F0658" w14:paraId="1F3EA3BC" w14:textId="77777777" w:rsidTr="005500AA">
        <w:trPr>
          <w:trHeight w:val="324"/>
        </w:trPr>
        <w:tc>
          <w:tcPr>
            <w:tcW w:w="1428" w:type="dxa"/>
            <w:vMerge/>
            <w:tcBorders>
              <w:top w:val="nil"/>
              <w:bottom w:val="nil"/>
            </w:tcBorders>
            <w:vAlign w:val="center"/>
          </w:tcPr>
          <w:p w14:paraId="1A984C02"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5500A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5500A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5500A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5500AA">
            <w:pPr>
              <w:pStyle w:val="NoSpacing"/>
              <w:rPr>
                <w:sz w:val="24"/>
                <w:szCs w:val="24"/>
              </w:rPr>
            </w:pPr>
            <w:r w:rsidRPr="005F0658">
              <w:rPr>
                <w:sz w:val="24"/>
                <w:szCs w:val="24"/>
              </w:rPr>
              <w:t>0.59 (1)</w:t>
            </w:r>
          </w:p>
        </w:tc>
      </w:tr>
      <w:tr w:rsidR="006C3F2D" w:rsidRPr="005F0658" w14:paraId="18127CE8" w14:textId="77777777" w:rsidTr="005500AA">
        <w:trPr>
          <w:trHeight w:val="324"/>
        </w:trPr>
        <w:tc>
          <w:tcPr>
            <w:tcW w:w="1428" w:type="dxa"/>
            <w:vMerge/>
            <w:tcBorders>
              <w:top w:val="nil"/>
              <w:bottom w:val="nil"/>
            </w:tcBorders>
            <w:vAlign w:val="center"/>
          </w:tcPr>
          <w:p w14:paraId="411C1C2B"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5500A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5500A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5500A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5500AA">
            <w:pPr>
              <w:pStyle w:val="NoSpacing"/>
              <w:rPr>
                <w:sz w:val="24"/>
                <w:szCs w:val="24"/>
              </w:rPr>
            </w:pPr>
            <w:r w:rsidRPr="005F0658">
              <w:rPr>
                <w:sz w:val="24"/>
                <w:szCs w:val="24"/>
              </w:rPr>
              <w:t>0.21 (1)</w:t>
            </w:r>
          </w:p>
        </w:tc>
      </w:tr>
      <w:tr w:rsidR="006C3F2D" w:rsidRPr="005F0658" w14:paraId="46533F57" w14:textId="77777777" w:rsidTr="005500AA">
        <w:trPr>
          <w:trHeight w:val="324"/>
        </w:trPr>
        <w:tc>
          <w:tcPr>
            <w:tcW w:w="1428" w:type="dxa"/>
            <w:vMerge/>
            <w:tcBorders>
              <w:top w:val="nil"/>
              <w:bottom w:val="nil"/>
            </w:tcBorders>
            <w:vAlign w:val="center"/>
          </w:tcPr>
          <w:p w14:paraId="184E9F7C"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5500A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5500A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5500A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5500AA">
            <w:pPr>
              <w:pStyle w:val="NoSpacing"/>
              <w:rPr>
                <w:sz w:val="24"/>
                <w:szCs w:val="24"/>
              </w:rPr>
            </w:pPr>
            <w:r w:rsidRPr="005F0658">
              <w:rPr>
                <w:sz w:val="24"/>
                <w:szCs w:val="24"/>
              </w:rPr>
              <w:t>0.10 (1)</w:t>
            </w:r>
          </w:p>
        </w:tc>
      </w:tr>
      <w:tr w:rsidR="006C3F2D" w:rsidRPr="005F0658" w14:paraId="63C93AB7" w14:textId="77777777" w:rsidTr="005500AA">
        <w:trPr>
          <w:trHeight w:val="324"/>
        </w:trPr>
        <w:tc>
          <w:tcPr>
            <w:tcW w:w="1428" w:type="dxa"/>
            <w:vMerge/>
            <w:tcBorders>
              <w:top w:val="nil"/>
              <w:bottom w:val="single" w:sz="4" w:space="0" w:color="auto"/>
            </w:tcBorders>
            <w:vAlign w:val="center"/>
          </w:tcPr>
          <w:p w14:paraId="02B1C7F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5500A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5500A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5500AA">
            <w:pPr>
              <w:pStyle w:val="NoSpacing"/>
              <w:rPr>
                <w:sz w:val="24"/>
                <w:szCs w:val="24"/>
              </w:rPr>
            </w:pPr>
            <w:r w:rsidRPr="005F0658">
              <w:rPr>
                <w:sz w:val="24"/>
                <w:szCs w:val="24"/>
              </w:rPr>
              <w:t>0.09 (1)</w:t>
            </w:r>
          </w:p>
        </w:tc>
      </w:tr>
      <w:tr w:rsidR="006C3F2D" w:rsidRPr="005F0658" w14:paraId="49A66FCB" w14:textId="77777777" w:rsidTr="005500AA">
        <w:trPr>
          <w:trHeight w:val="324"/>
        </w:trPr>
        <w:tc>
          <w:tcPr>
            <w:tcW w:w="1428" w:type="dxa"/>
            <w:vMerge w:val="restart"/>
            <w:tcBorders>
              <w:top w:val="single" w:sz="4" w:space="0" w:color="auto"/>
            </w:tcBorders>
            <w:vAlign w:val="center"/>
          </w:tcPr>
          <w:p w14:paraId="39DE6B80" w14:textId="77777777" w:rsidR="006C3F2D" w:rsidRPr="005F0658" w:rsidRDefault="006C3F2D" w:rsidP="005500AA">
            <w:pPr>
              <w:pStyle w:val="NoSpacing"/>
              <w:rPr>
                <w:sz w:val="24"/>
                <w:szCs w:val="24"/>
              </w:rPr>
            </w:pPr>
            <w:r w:rsidRPr="005F0658">
              <w:rPr>
                <w:sz w:val="24"/>
                <w:szCs w:val="24"/>
              </w:rPr>
              <w:t>dikdik - night</w:t>
            </w:r>
          </w:p>
        </w:tc>
        <w:tc>
          <w:tcPr>
            <w:tcW w:w="1926" w:type="dxa"/>
            <w:tcBorders>
              <w:top w:val="single" w:sz="4" w:space="0" w:color="auto"/>
            </w:tcBorders>
            <w:vAlign w:val="center"/>
          </w:tcPr>
          <w:p w14:paraId="24CEF25B"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5500A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5500AA">
            <w:pPr>
              <w:pStyle w:val="NoSpacing"/>
              <w:rPr>
                <w:sz w:val="24"/>
                <w:szCs w:val="24"/>
              </w:rPr>
            </w:pPr>
            <w:r w:rsidRPr="005F0658">
              <w:rPr>
                <w:sz w:val="24"/>
                <w:szCs w:val="24"/>
              </w:rPr>
              <w:t>(2)</w:t>
            </w:r>
          </w:p>
        </w:tc>
      </w:tr>
      <w:tr w:rsidR="006C3F2D" w:rsidRPr="005F0658" w14:paraId="01CCBBE8" w14:textId="77777777" w:rsidTr="005500AA">
        <w:trPr>
          <w:trHeight w:val="324"/>
        </w:trPr>
        <w:tc>
          <w:tcPr>
            <w:tcW w:w="1428" w:type="dxa"/>
            <w:vMerge/>
            <w:vAlign w:val="center"/>
          </w:tcPr>
          <w:p w14:paraId="111BA686" w14:textId="77777777" w:rsidR="006C3F2D" w:rsidRPr="005F0658" w:rsidRDefault="006C3F2D" w:rsidP="005500AA">
            <w:pPr>
              <w:pStyle w:val="NoSpacing"/>
              <w:rPr>
                <w:sz w:val="24"/>
                <w:szCs w:val="24"/>
              </w:rPr>
            </w:pPr>
          </w:p>
        </w:tc>
        <w:tc>
          <w:tcPr>
            <w:tcW w:w="1926" w:type="dxa"/>
            <w:vAlign w:val="center"/>
          </w:tcPr>
          <w:p w14:paraId="6CD02C1B" w14:textId="77777777" w:rsidR="006C3F2D" w:rsidRPr="005F0658" w:rsidRDefault="006C3F2D" w:rsidP="005500A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5500A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5500A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5500AA">
            <w:pPr>
              <w:pStyle w:val="NoSpacing"/>
              <w:rPr>
                <w:sz w:val="24"/>
                <w:szCs w:val="24"/>
              </w:rPr>
            </w:pPr>
            <w:r w:rsidRPr="005F0658">
              <w:rPr>
                <w:sz w:val="24"/>
                <w:szCs w:val="24"/>
              </w:rPr>
              <w:t>0.71 (1)</w:t>
            </w:r>
          </w:p>
        </w:tc>
      </w:tr>
      <w:tr w:rsidR="006C3F2D" w:rsidRPr="005F0658" w14:paraId="1C829644" w14:textId="77777777" w:rsidTr="005500AA">
        <w:trPr>
          <w:trHeight w:val="324"/>
        </w:trPr>
        <w:tc>
          <w:tcPr>
            <w:tcW w:w="1428" w:type="dxa"/>
            <w:vMerge/>
            <w:tcBorders>
              <w:bottom w:val="single" w:sz="18" w:space="0" w:color="auto"/>
            </w:tcBorders>
            <w:vAlign w:val="center"/>
          </w:tcPr>
          <w:p w14:paraId="265156A6" w14:textId="77777777" w:rsidR="006C3F2D" w:rsidRPr="005F0658" w:rsidRDefault="006C3F2D" w:rsidP="005500A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5500A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5500A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5500A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5500A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5500AA">
            <w:pPr>
              <w:pStyle w:val="NoSpacing"/>
              <w:rPr>
                <w:sz w:val="24"/>
                <w:szCs w:val="24"/>
              </w:rPr>
            </w:pPr>
            <w:r w:rsidRPr="005F0658">
              <w:rPr>
                <w:sz w:val="24"/>
                <w:szCs w:val="24"/>
              </w:rPr>
              <w:t>0.32 (1)</w:t>
            </w:r>
          </w:p>
        </w:tc>
      </w:tr>
      <w:tr w:rsidR="006C3F2D" w:rsidRPr="005F0658" w14:paraId="5B58F22C" w14:textId="77777777" w:rsidTr="005500A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5500A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5500A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5500AA">
            <w:pPr>
              <w:pStyle w:val="NoSpacing"/>
              <w:rPr>
                <w:b/>
                <w:sz w:val="24"/>
                <w:szCs w:val="24"/>
              </w:rPr>
            </w:pPr>
            <w:r w:rsidRPr="005F0658">
              <w:rPr>
                <w:sz w:val="24"/>
                <w:szCs w:val="24"/>
              </w:rPr>
              <w:t>- (1)</w:t>
            </w:r>
          </w:p>
        </w:tc>
      </w:tr>
      <w:tr w:rsidR="006C3F2D" w:rsidRPr="005F0658" w14:paraId="239CFCE6" w14:textId="77777777" w:rsidTr="005500AA">
        <w:trPr>
          <w:trHeight w:val="324"/>
        </w:trPr>
        <w:tc>
          <w:tcPr>
            <w:tcW w:w="1428" w:type="dxa"/>
            <w:vMerge/>
            <w:tcBorders>
              <w:top w:val="nil"/>
              <w:bottom w:val="single" w:sz="4" w:space="0" w:color="auto"/>
            </w:tcBorders>
            <w:vAlign w:val="center"/>
          </w:tcPr>
          <w:p w14:paraId="7E4F5C9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5500A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5500A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5500A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5500A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5500AA">
            <w:pPr>
              <w:pStyle w:val="NoSpacing"/>
              <w:rPr>
                <w:sz w:val="24"/>
                <w:szCs w:val="24"/>
              </w:rPr>
            </w:pPr>
            <w:r w:rsidRPr="005F0658">
              <w:rPr>
                <w:sz w:val="24"/>
                <w:szCs w:val="24"/>
              </w:rPr>
              <w:t>1.00 (1)</w:t>
            </w:r>
          </w:p>
        </w:tc>
      </w:tr>
      <w:tr w:rsidR="006C3F2D" w:rsidRPr="005F0658" w14:paraId="4F58DBC5" w14:textId="77777777" w:rsidTr="005500AA">
        <w:trPr>
          <w:trHeight w:val="324"/>
        </w:trPr>
        <w:tc>
          <w:tcPr>
            <w:tcW w:w="1428" w:type="dxa"/>
            <w:vMerge w:val="restart"/>
            <w:tcBorders>
              <w:top w:val="single" w:sz="4" w:space="0" w:color="auto"/>
            </w:tcBorders>
            <w:vAlign w:val="center"/>
          </w:tcPr>
          <w:p w14:paraId="589ED021" w14:textId="77777777" w:rsidR="006C3F2D" w:rsidRPr="005F0658" w:rsidRDefault="006C3F2D" w:rsidP="005500A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5500A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5500AA">
            <w:pPr>
              <w:pStyle w:val="NoSpacing"/>
              <w:rPr>
                <w:b/>
                <w:sz w:val="24"/>
                <w:szCs w:val="24"/>
              </w:rPr>
            </w:pPr>
            <w:r w:rsidRPr="005F0658">
              <w:rPr>
                <w:sz w:val="24"/>
                <w:szCs w:val="24"/>
              </w:rPr>
              <w:t>- (1)</w:t>
            </w:r>
          </w:p>
        </w:tc>
      </w:tr>
      <w:tr w:rsidR="006C3F2D" w:rsidRPr="005F0658" w14:paraId="1F98D870" w14:textId="77777777" w:rsidTr="005500AA">
        <w:trPr>
          <w:trHeight w:val="324"/>
        </w:trPr>
        <w:tc>
          <w:tcPr>
            <w:tcW w:w="1428" w:type="dxa"/>
            <w:vMerge/>
            <w:vAlign w:val="center"/>
          </w:tcPr>
          <w:p w14:paraId="1EF3F24E" w14:textId="77777777" w:rsidR="006C3F2D" w:rsidRPr="005F0658" w:rsidRDefault="006C3F2D" w:rsidP="005500AA">
            <w:pPr>
              <w:pStyle w:val="NoSpacing"/>
              <w:rPr>
                <w:sz w:val="24"/>
                <w:szCs w:val="24"/>
              </w:rPr>
            </w:pPr>
          </w:p>
        </w:tc>
        <w:tc>
          <w:tcPr>
            <w:tcW w:w="1926" w:type="dxa"/>
            <w:vAlign w:val="center"/>
          </w:tcPr>
          <w:p w14:paraId="0FA356BB" w14:textId="77777777" w:rsidR="006C3F2D" w:rsidRPr="005F0658" w:rsidRDefault="006C3F2D" w:rsidP="005500A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5500A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5500A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5500A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5500A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5500A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5500A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5500A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5500A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5500AA">
            <w:pPr>
              <w:pStyle w:val="NoSpacing"/>
              <w:rPr>
                <w:sz w:val="24"/>
                <w:szCs w:val="24"/>
              </w:rPr>
            </w:pPr>
            <w:r w:rsidRPr="005F0658">
              <w:rPr>
                <w:sz w:val="24"/>
                <w:szCs w:val="24"/>
              </w:rPr>
              <w:t>Lower</w:t>
            </w:r>
          </w:p>
          <w:p w14:paraId="49BE1172" w14:textId="77777777" w:rsidR="006C3F2D" w:rsidRPr="005F0658" w:rsidRDefault="006C3F2D" w:rsidP="005500A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5500AA">
            <w:pPr>
              <w:pStyle w:val="NoSpacing"/>
              <w:rPr>
                <w:sz w:val="24"/>
                <w:szCs w:val="24"/>
              </w:rPr>
            </w:pPr>
            <w:r w:rsidRPr="005F0658">
              <w:rPr>
                <w:sz w:val="24"/>
                <w:szCs w:val="24"/>
              </w:rPr>
              <w:t>Upper</w:t>
            </w:r>
          </w:p>
          <w:p w14:paraId="4D8C430B" w14:textId="77777777" w:rsidR="006C3F2D" w:rsidRPr="005F0658" w:rsidRDefault="006C3F2D" w:rsidP="005500A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5500AA">
            <w:pPr>
              <w:pStyle w:val="NoSpacing"/>
              <w:rPr>
                <w:sz w:val="24"/>
                <w:szCs w:val="24"/>
              </w:rPr>
            </w:pPr>
            <w:r w:rsidRPr="005F0658">
              <w:rPr>
                <w:sz w:val="24"/>
                <w:szCs w:val="24"/>
              </w:rPr>
              <w:t>Variable</w:t>
            </w:r>
          </w:p>
          <w:p w14:paraId="0660C4B5"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7879CB5" w14:textId="77777777" w:rsidTr="005500AA">
        <w:trPr>
          <w:trHeight w:val="324"/>
        </w:trPr>
        <w:tc>
          <w:tcPr>
            <w:tcW w:w="1560" w:type="dxa"/>
            <w:vMerge w:val="restart"/>
            <w:tcBorders>
              <w:top w:val="single" w:sz="18" w:space="0" w:color="auto"/>
            </w:tcBorders>
            <w:vAlign w:val="center"/>
          </w:tcPr>
          <w:p w14:paraId="115C2ACC" w14:textId="77777777" w:rsidR="006C3F2D" w:rsidRPr="005F0658" w:rsidRDefault="006C3F2D" w:rsidP="005500A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5500A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5500A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5500A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5500AA">
            <w:pPr>
              <w:pStyle w:val="NoSpacing"/>
              <w:rPr>
                <w:sz w:val="24"/>
                <w:szCs w:val="24"/>
              </w:rPr>
            </w:pPr>
            <w:r w:rsidRPr="005F0658">
              <w:rPr>
                <w:sz w:val="24"/>
                <w:szCs w:val="24"/>
              </w:rPr>
              <w:t xml:space="preserve"> (1)</w:t>
            </w:r>
          </w:p>
        </w:tc>
      </w:tr>
      <w:tr w:rsidR="006C3F2D" w:rsidRPr="005F0658" w14:paraId="66D0BDF8" w14:textId="77777777" w:rsidTr="005500AA">
        <w:trPr>
          <w:trHeight w:val="324"/>
        </w:trPr>
        <w:tc>
          <w:tcPr>
            <w:tcW w:w="1560" w:type="dxa"/>
            <w:vMerge/>
            <w:vAlign w:val="center"/>
          </w:tcPr>
          <w:p w14:paraId="0893B9F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5500A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5500A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5500A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5500A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5500AA">
            <w:pPr>
              <w:pStyle w:val="NoSpacing"/>
              <w:rPr>
                <w:sz w:val="24"/>
                <w:szCs w:val="24"/>
              </w:rPr>
            </w:pPr>
            <w:r w:rsidRPr="005F0658">
              <w:rPr>
                <w:sz w:val="24"/>
                <w:szCs w:val="24"/>
              </w:rPr>
              <w:t>1.00 (1)</w:t>
            </w:r>
          </w:p>
        </w:tc>
      </w:tr>
      <w:tr w:rsidR="006C3F2D" w:rsidRPr="005F0658" w14:paraId="5B4DC36F" w14:textId="77777777" w:rsidTr="005500AA">
        <w:trPr>
          <w:trHeight w:val="324"/>
        </w:trPr>
        <w:tc>
          <w:tcPr>
            <w:tcW w:w="1560" w:type="dxa"/>
            <w:vMerge/>
            <w:vAlign w:val="center"/>
          </w:tcPr>
          <w:p w14:paraId="7114CFD9"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5500A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5500A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5500A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5500AA">
            <w:pPr>
              <w:pStyle w:val="NoSpacing"/>
              <w:rPr>
                <w:sz w:val="24"/>
                <w:szCs w:val="24"/>
              </w:rPr>
            </w:pPr>
            <w:r w:rsidRPr="005F0658">
              <w:rPr>
                <w:sz w:val="24"/>
                <w:szCs w:val="24"/>
              </w:rPr>
              <w:t>1.00 (1)</w:t>
            </w:r>
          </w:p>
        </w:tc>
      </w:tr>
      <w:tr w:rsidR="006C3F2D" w:rsidRPr="005F0658" w14:paraId="0B733CD9" w14:textId="77777777" w:rsidTr="005500AA">
        <w:trPr>
          <w:trHeight w:val="324"/>
        </w:trPr>
        <w:tc>
          <w:tcPr>
            <w:tcW w:w="1560" w:type="dxa"/>
            <w:vMerge/>
            <w:tcBorders>
              <w:bottom w:val="single" w:sz="4" w:space="0" w:color="auto"/>
            </w:tcBorders>
            <w:vAlign w:val="center"/>
          </w:tcPr>
          <w:p w14:paraId="514F4E11"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5500A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5500A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5500A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5500A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5500AA">
            <w:pPr>
              <w:pStyle w:val="NoSpacing"/>
              <w:rPr>
                <w:sz w:val="24"/>
                <w:szCs w:val="24"/>
              </w:rPr>
            </w:pPr>
            <w:r w:rsidRPr="005F0658">
              <w:rPr>
                <w:sz w:val="24"/>
                <w:szCs w:val="24"/>
              </w:rPr>
              <w:t>1.00 (1)</w:t>
            </w:r>
          </w:p>
        </w:tc>
      </w:tr>
      <w:tr w:rsidR="006C3F2D" w:rsidRPr="005F0658" w14:paraId="100069AE" w14:textId="77777777" w:rsidTr="005500AA">
        <w:trPr>
          <w:trHeight w:val="324"/>
        </w:trPr>
        <w:tc>
          <w:tcPr>
            <w:tcW w:w="1560" w:type="dxa"/>
            <w:vMerge w:val="restart"/>
            <w:tcBorders>
              <w:top w:val="single" w:sz="4" w:space="0" w:color="auto"/>
            </w:tcBorders>
            <w:vAlign w:val="center"/>
          </w:tcPr>
          <w:p w14:paraId="5EF20714" w14:textId="77777777" w:rsidR="006C3F2D" w:rsidRPr="005F0658" w:rsidRDefault="006C3F2D" w:rsidP="005500A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5500A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5500AA">
            <w:pPr>
              <w:pStyle w:val="NoSpacing"/>
              <w:rPr>
                <w:sz w:val="24"/>
                <w:szCs w:val="24"/>
              </w:rPr>
            </w:pPr>
            <w:r w:rsidRPr="005F0658">
              <w:rPr>
                <w:sz w:val="24"/>
                <w:szCs w:val="24"/>
              </w:rPr>
              <w:t>(1)</w:t>
            </w:r>
          </w:p>
        </w:tc>
      </w:tr>
      <w:tr w:rsidR="006C3F2D" w:rsidRPr="005F0658" w14:paraId="60773CF3" w14:textId="77777777" w:rsidTr="005500AA">
        <w:trPr>
          <w:trHeight w:val="324"/>
        </w:trPr>
        <w:tc>
          <w:tcPr>
            <w:tcW w:w="1560" w:type="dxa"/>
            <w:vMerge/>
            <w:vAlign w:val="center"/>
          </w:tcPr>
          <w:p w14:paraId="7AE2E70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5500A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5500A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5500AA">
            <w:pPr>
              <w:pStyle w:val="NoSpacing"/>
              <w:rPr>
                <w:sz w:val="24"/>
                <w:szCs w:val="24"/>
              </w:rPr>
            </w:pPr>
            <w:r w:rsidRPr="005F0658">
              <w:rPr>
                <w:sz w:val="24"/>
                <w:szCs w:val="24"/>
              </w:rPr>
              <w:t>1.00 (1)</w:t>
            </w:r>
          </w:p>
        </w:tc>
      </w:tr>
      <w:tr w:rsidR="006C3F2D" w:rsidRPr="005F0658" w14:paraId="08ABCDDE" w14:textId="77777777" w:rsidTr="005500AA">
        <w:trPr>
          <w:trHeight w:val="324"/>
        </w:trPr>
        <w:tc>
          <w:tcPr>
            <w:tcW w:w="1560" w:type="dxa"/>
            <w:vMerge/>
            <w:vAlign w:val="center"/>
          </w:tcPr>
          <w:p w14:paraId="596A192E"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5500A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5500A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5500A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5500A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5500AA">
            <w:pPr>
              <w:pStyle w:val="NoSpacing"/>
              <w:rPr>
                <w:sz w:val="24"/>
                <w:szCs w:val="24"/>
              </w:rPr>
            </w:pPr>
            <w:r w:rsidRPr="005F0658">
              <w:rPr>
                <w:sz w:val="24"/>
                <w:szCs w:val="24"/>
              </w:rPr>
              <w:t>0.94 (1)</w:t>
            </w:r>
          </w:p>
        </w:tc>
      </w:tr>
      <w:tr w:rsidR="006C3F2D" w:rsidRPr="005F0658" w14:paraId="1F59AE03" w14:textId="77777777" w:rsidTr="005500AA">
        <w:trPr>
          <w:trHeight w:val="324"/>
        </w:trPr>
        <w:tc>
          <w:tcPr>
            <w:tcW w:w="1560" w:type="dxa"/>
            <w:vMerge/>
            <w:tcBorders>
              <w:bottom w:val="single" w:sz="18" w:space="0" w:color="auto"/>
            </w:tcBorders>
            <w:vAlign w:val="center"/>
          </w:tcPr>
          <w:p w14:paraId="42057D90"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5500A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5500A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5500A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5500AA">
            <w:pPr>
              <w:pStyle w:val="NoSpacing"/>
              <w:rPr>
                <w:sz w:val="24"/>
                <w:szCs w:val="24"/>
              </w:rPr>
            </w:pPr>
            <w:r w:rsidRPr="005F0658">
              <w:rPr>
                <w:sz w:val="24"/>
                <w:szCs w:val="24"/>
              </w:rPr>
              <w:t>0.06 (1)</w:t>
            </w:r>
          </w:p>
        </w:tc>
      </w:tr>
      <w:tr w:rsidR="006C3F2D" w:rsidRPr="005F0658" w14:paraId="37B6178A" w14:textId="77777777" w:rsidTr="005500AA">
        <w:trPr>
          <w:trHeight w:val="324"/>
        </w:trPr>
        <w:tc>
          <w:tcPr>
            <w:tcW w:w="1560" w:type="dxa"/>
            <w:vMerge w:val="restart"/>
            <w:tcBorders>
              <w:top w:val="single" w:sz="18" w:space="0" w:color="auto"/>
              <w:bottom w:val="nil"/>
            </w:tcBorders>
            <w:vAlign w:val="center"/>
          </w:tcPr>
          <w:p w14:paraId="4E757657" w14:textId="395D2556"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5500A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5500A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5500A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5500AA">
            <w:pPr>
              <w:pStyle w:val="NoSpacing"/>
              <w:rPr>
                <w:sz w:val="24"/>
                <w:szCs w:val="24"/>
              </w:rPr>
            </w:pPr>
            <w:r w:rsidRPr="005F0658">
              <w:rPr>
                <w:sz w:val="24"/>
                <w:szCs w:val="24"/>
              </w:rPr>
              <w:t>— (1)</w:t>
            </w:r>
          </w:p>
        </w:tc>
      </w:tr>
      <w:tr w:rsidR="006C3F2D" w:rsidRPr="005F0658" w14:paraId="2DC2403F" w14:textId="77777777" w:rsidTr="005500AA">
        <w:trPr>
          <w:trHeight w:val="324"/>
        </w:trPr>
        <w:tc>
          <w:tcPr>
            <w:tcW w:w="1560" w:type="dxa"/>
            <w:vMerge/>
            <w:tcBorders>
              <w:top w:val="nil"/>
              <w:bottom w:val="single" w:sz="4" w:space="0" w:color="auto"/>
            </w:tcBorders>
            <w:vAlign w:val="center"/>
          </w:tcPr>
          <w:p w14:paraId="5FB1E1D9"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5500A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5500A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5500A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5500AA">
            <w:pPr>
              <w:pStyle w:val="NoSpacing"/>
              <w:rPr>
                <w:sz w:val="24"/>
                <w:szCs w:val="24"/>
              </w:rPr>
            </w:pPr>
            <w:r w:rsidRPr="005F0658">
              <w:rPr>
                <w:sz w:val="24"/>
                <w:szCs w:val="24"/>
              </w:rPr>
              <w:t>0.96 (1)</w:t>
            </w:r>
          </w:p>
        </w:tc>
      </w:tr>
      <w:tr w:rsidR="006C3F2D" w:rsidRPr="005F0658" w14:paraId="2A820034" w14:textId="77777777" w:rsidTr="005500AA">
        <w:trPr>
          <w:trHeight w:val="324"/>
        </w:trPr>
        <w:tc>
          <w:tcPr>
            <w:tcW w:w="1560" w:type="dxa"/>
            <w:vMerge w:val="restart"/>
            <w:tcBorders>
              <w:top w:val="single" w:sz="4" w:space="0" w:color="auto"/>
              <w:bottom w:val="nil"/>
            </w:tcBorders>
            <w:vAlign w:val="center"/>
          </w:tcPr>
          <w:p w14:paraId="102780FD" w14:textId="2C586AEB"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5500A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5500AA">
            <w:pPr>
              <w:pStyle w:val="NoSpacing"/>
              <w:rPr>
                <w:sz w:val="24"/>
                <w:szCs w:val="24"/>
              </w:rPr>
            </w:pPr>
            <w:r w:rsidRPr="005F0658">
              <w:rPr>
                <w:sz w:val="24"/>
                <w:szCs w:val="24"/>
              </w:rPr>
              <w:t>(1)</w:t>
            </w:r>
          </w:p>
        </w:tc>
      </w:tr>
      <w:tr w:rsidR="006C3F2D" w:rsidRPr="005F0658" w14:paraId="716BFD35" w14:textId="77777777" w:rsidTr="005500AA">
        <w:trPr>
          <w:trHeight w:val="324"/>
        </w:trPr>
        <w:tc>
          <w:tcPr>
            <w:tcW w:w="1560" w:type="dxa"/>
            <w:vMerge/>
            <w:tcBorders>
              <w:top w:val="nil"/>
              <w:bottom w:val="single" w:sz="18" w:space="0" w:color="auto"/>
            </w:tcBorders>
            <w:vAlign w:val="center"/>
          </w:tcPr>
          <w:p w14:paraId="584E9C56"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5500A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5500A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5500AA">
            <w:pPr>
              <w:pStyle w:val="NoSpacing"/>
              <w:rPr>
                <w:sz w:val="24"/>
                <w:szCs w:val="24"/>
              </w:rPr>
            </w:pPr>
            <w:r w:rsidRPr="005F0658">
              <w:rPr>
                <w:sz w:val="24"/>
                <w:szCs w:val="24"/>
              </w:rPr>
              <w:t>0.97(1)</w:t>
            </w:r>
          </w:p>
        </w:tc>
      </w:tr>
      <w:tr w:rsidR="006C3F2D" w:rsidRPr="005F0658" w14:paraId="585FF3C0" w14:textId="77777777" w:rsidTr="005500AA">
        <w:trPr>
          <w:trHeight w:val="324"/>
        </w:trPr>
        <w:tc>
          <w:tcPr>
            <w:tcW w:w="1560" w:type="dxa"/>
            <w:vMerge w:val="restart"/>
            <w:tcBorders>
              <w:top w:val="single" w:sz="18" w:space="0" w:color="auto"/>
            </w:tcBorders>
            <w:vAlign w:val="center"/>
          </w:tcPr>
          <w:p w14:paraId="56DDBE5B" w14:textId="77777777" w:rsidR="006C3F2D" w:rsidRPr="005F0658" w:rsidRDefault="006C3F2D" w:rsidP="005500A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5500A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5500A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5500A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5500AA">
            <w:pPr>
              <w:pStyle w:val="NoSpacing"/>
              <w:rPr>
                <w:sz w:val="24"/>
                <w:szCs w:val="24"/>
              </w:rPr>
            </w:pPr>
            <w:r w:rsidRPr="005F0658">
              <w:rPr>
                <w:sz w:val="24"/>
                <w:szCs w:val="24"/>
              </w:rPr>
              <w:t>— (1)</w:t>
            </w:r>
          </w:p>
        </w:tc>
      </w:tr>
      <w:tr w:rsidR="006C3F2D" w:rsidRPr="005F0658" w14:paraId="6F0DC9D5" w14:textId="77777777" w:rsidTr="005500AA">
        <w:trPr>
          <w:trHeight w:val="324"/>
        </w:trPr>
        <w:tc>
          <w:tcPr>
            <w:tcW w:w="1560" w:type="dxa"/>
            <w:vMerge/>
            <w:tcBorders>
              <w:bottom w:val="single" w:sz="4" w:space="0" w:color="auto"/>
            </w:tcBorders>
            <w:vAlign w:val="center"/>
          </w:tcPr>
          <w:p w14:paraId="7416E5D6"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5500A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5500A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5500AA">
            <w:pPr>
              <w:pStyle w:val="NoSpacing"/>
              <w:rPr>
                <w:sz w:val="24"/>
                <w:szCs w:val="24"/>
              </w:rPr>
            </w:pPr>
            <w:r w:rsidRPr="005F0658">
              <w:rPr>
                <w:sz w:val="24"/>
                <w:szCs w:val="24"/>
              </w:rPr>
              <w:t>0.90 (1)</w:t>
            </w:r>
          </w:p>
        </w:tc>
      </w:tr>
      <w:tr w:rsidR="006C3F2D" w:rsidRPr="005F0658" w14:paraId="7CDFEE39" w14:textId="77777777" w:rsidTr="005500A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5500A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5500A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5500A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5500A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5500AA">
            <w:pPr>
              <w:pStyle w:val="NoSpacing"/>
              <w:rPr>
                <w:sz w:val="24"/>
                <w:szCs w:val="24"/>
              </w:rPr>
            </w:pPr>
            <w:r w:rsidRPr="005F0658">
              <w:rPr>
                <w:sz w:val="24"/>
                <w:szCs w:val="24"/>
              </w:rPr>
              <w:t>(5)</w:t>
            </w:r>
          </w:p>
        </w:tc>
      </w:tr>
      <w:tr w:rsidR="006C3F2D" w:rsidRPr="005F0658" w14:paraId="2D9B2190" w14:textId="77777777" w:rsidTr="005500AA">
        <w:trPr>
          <w:trHeight w:val="324"/>
        </w:trPr>
        <w:tc>
          <w:tcPr>
            <w:tcW w:w="1560" w:type="dxa"/>
            <w:vMerge/>
            <w:tcBorders>
              <w:top w:val="nil"/>
            </w:tcBorders>
            <w:vAlign w:val="center"/>
          </w:tcPr>
          <w:p w14:paraId="35C2FA64"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5500A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5500A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5500AA">
            <w:pPr>
              <w:pStyle w:val="NoSpacing"/>
              <w:rPr>
                <w:sz w:val="24"/>
                <w:szCs w:val="24"/>
              </w:rPr>
            </w:pPr>
            <w:r w:rsidRPr="005F0658">
              <w:rPr>
                <w:sz w:val="24"/>
                <w:szCs w:val="24"/>
              </w:rPr>
              <w:t>0.67(2)</w:t>
            </w:r>
          </w:p>
        </w:tc>
      </w:tr>
      <w:tr w:rsidR="006C3F2D" w:rsidRPr="005F0658" w14:paraId="40439EAF" w14:textId="77777777" w:rsidTr="005500AA">
        <w:trPr>
          <w:trHeight w:val="324"/>
        </w:trPr>
        <w:tc>
          <w:tcPr>
            <w:tcW w:w="1560" w:type="dxa"/>
            <w:vMerge/>
            <w:vAlign w:val="center"/>
          </w:tcPr>
          <w:p w14:paraId="33636336"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5500A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5500AA">
            <w:pPr>
              <w:pStyle w:val="NoSpacing"/>
              <w:rPr>
                <w:sz w:val="24"/>
                <w:szCs w:val="24"/>
              </w:rPr>
            </w:pPr>
            <w:r w:rsidRPr="005F0658">
              <w:rPr>
                <w:sz w:val="24"/>
                <w:szCs w:val="24"/>
              </w:rPr>
              <w:t>0.27 (2)</w:t>
            </w:r>
          </w:p>
        </w:tc>
      </w:tr>
      <w:tr w:rsidR="006C3F2D" w:rsidRPr="005F0658" w14:paraId="133BF482" w14:textId="77777777" w:rsidTr="005500AA">
        <w:trPr>
          <w:trHeight w:val="324"/>
        </w:trPr>
        <w:tc>
          <w:tcPr>
            <w:tcW w:w="1560" w:type="dxa"/>
            <w:vMerge/>
            <w:vAlign w:val="center"/>
          </w:tcPr>
          <w:p w14:paraId="7D2B66C1"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5500A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5500A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5500AA">
            <w:pPr>
              <w:pStyle w:val="NoSpacing"/>
              <w:rPr>
                <w:sz w:val="24"/>
                <w:szCs w:val="24"/>
              </w:rPr>
            </w:pPr>
            <w:r w:rsidRPr="005F0658">
              <w:rPr>
                <w:sz w:val="24"/>
                <w:szCs w:val="24"/>
              </w:rPr>
              <w:t>0.11 (1)</w:t>
            </w:r>
          </w:p>
        </w:tc>
      </w:tr>
      <w:tr w:rsidR="006C3F2D" w:rsidRPr="005F0658" w14:paraId="42A4A38A" w14:textId="77777777" w:rsidTr="005500AA">
        <w:trPr>
          <w:trHeight w:val="324"/>
        </w:trPr>
        <w:tc>
          <w:tcPr>
            <w:tcW w:w="1560" w:type="dxa"/>
            <w:vMerge/>
            <w:tcBorders>
              <w:bottom w:val="single" w:sz="18" w:space="0" w:color="auto"/>
            </w:tcBorders>
            <w:vAlign w:val="center"/>
          </w:tcPr>
          <w:p w14:paraId="7E1FEA27"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5500A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5500A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5500A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ΔAICc&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5500A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5500A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5500A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5500A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5500A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5500AA">
            <w:pPr>
              <w:pStyle w:val="NoSpacing"/>
              <w:rPr>
                <w:sz w:val="24"/>
                <w:szCs w:val="24"/>
              </w:rPr>
            </w:pPr>
            <w:r w:rsidRPr="005F0658">
              <w:rPr>
                <w:sz w:val="24"/>
                <w:szCs w:val="24"/>
              </w:rPr>
              <w:t>Variable importance (n)</w:t>
            </w:r>
          </w:p>
        </w:tc>
      </w:tr>
      <w:tr w:rsidR="006C3F2D" w:rsidRPr="005F0658" w14:paraId="4C07A258" w14:textId="77777777" w:rsidTr="005500A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5500A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5500A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5500A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5500A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5500AA">
            <w:pPr>
              <w:pStyle w:val="NoSpacing"/>
              <w:rPr>
                <w:sz w:val="24"/>
                <w:szCs w:val="24"/>
              </w:rPr>
            </w:pPr>
            <w:r w:rsidRPr="005F0658">
              <w:rPr>
                <w:sz w:val="24"/>
                <w:szCs w:val="24"/>
              </w:rPr>
              <w:t>— (2)</w:t>
            </w:r>
          </w:p>
        </w:tc>
      </w:tr>
      <w:tr w:rsidR="006C3F2D" w:rsidRPr="005F0658" w14:paraId="43BD4294" w14:textId="77777777" w:rsidTr="005500AA">
        <w:trPr>
          <w:trHeight w:val="324"/>
        </w:trPr>
        <w:tc>
          <w:tcPr>
            <w:tcW w:w="3794" w:type="dxa"/>
            <w:vAlign w:val="center"/>
            <w:hideMark/>
          </w:tcPr>
          <w:p w14:paraId="5BEBE30F" w14:textId="77777777" w:rsidR="006C3F2D" w:rsidRPr="005F0658" w:rsidRDefault="006C3F2D" w:rsidP="005500A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5500A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5500A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5500A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5500AA">
            <w:pPr>
              <w:pStyle w:val="NoSpacing"/>
              <w:rPr>
                <w:sz w:val="24"/>
                <w:szCs w:val="24"/>
              </w:rPr>
            </w:pPr>
            <w:r w:rsidRPr="005F0658">
              <w:rPr>
                <w:sz w:val="24"/>
                <w:szCs w:val="24"/>
              </w:rPr>
              <w:t>1.00 (1)</w:t>
            </w:r>
          </w:p>
        </w:tc>
      </w:tr>
      <w:tr w:rsidR="006C3F2D" w:rsidRPr="005F0658" w14:paraId="4B84802C" w14:textId="77777777" w:rsidTr="005500A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5500A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5500A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5500A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5500A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5500A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eastAsia="en-GB"/>
        </w:rPr>
        <w:lastRenderedPageBreak/>
        <mc:AlternateContent>
          <mc:Choice Requires="wps">
            <w:drawing>
              <wp:anchor distT="0" distB="0" distL="114300" distR="114300" simplePos="0" relativeHeight="251682816" behindDoc="1" locked="0" layoutInCell="1" allowOverlap="1" wp14:anchorId="70F9CB79" wp14:editId="6B93B72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532934" w:rsidRPr="00EC0DAE" w:rsidRDefault="00532934"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532934" w:rsidRPr="00EC0DAE" w:rsidRDefault="00532934"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r w:rsidRPr="00FF5C01">
        <w:rPr>
          <w:noProof/>
          <w:lang w:eastAsia="en-GB"/>
        </w:rPr>
        <mc:AlternateContent>
          <mc:Choice Requires="wps">
            <w:drawing>
              <wp:anchor distT="0" distB="0" distL="114300" distR="114300" simplePos="0" relativeHeight="251680768" behindDoc="1" locked="0" layoutInCell="1" allowOverlap="1" wp14:anchorId="11866890" wp14:editId="1CE6AD70">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532934" w:rsidRPr="00EC0DAE" w:rsidRDefault="00532934" w:rsidP="006C3F2D">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5.8pt;margin-top:79.3pt;width:427.45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532934" w:rsidRPr="00EC0DAE" w:rsidRDefault="00532934" w:rsidP="006C3F2D">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eastAsia="en-GB"/>
        </w:rPr>
        <mc:AlternateContent>
          <mc:Choice Requires="wps">
            <w:drawing>
              <wp:anchor distT="0" distB="0" distL="114300" distR="114300" simplePos="0" relativeHeight="251678720" behindDoc="0" locked="0" layoutInCell="1" allowOverlap="1" wp14:anchorId="33639290" wp14:editId="589859CF">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532934" w:rsidRPr="00EC0DAE" w:rsidRDefault="00532934"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t/>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wps:txbx>
                      <wps:bodyPr rot="0" vert="horz" wrap="square" lIns="91440" tIns="45720" rIns="91440" bIns="45720" anchor="t" anchorCtr="0">
                        <a:spAutoFit/>
                      </wps:bodyPr>
                    </wps:wsp>
                  </a:graphicData>
                </a:graphic>
              </wp:anchor>
            </w:drawing>
          </mc:Choice>
          <mc:Fallback>
            <w:pict>
              <v:shape id="_x0000_s1028" type="#_x0000_t202" style="position:absolute;margin-left:-6.6pt;margin-top:6.95pt;width:399pt;height:47.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532934" w:rsidRPr="00EC0DAE" w:rsidRDefault="00532934"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t/>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v:textbox>
              </v:shape>
            </w:pict>
          </mc:Fallback>
        </mc:AlternateContent>
      </w:r>
      <w:r>
        <w:rPr>
          <w:rFonts w:ascii="Cambria" w:hAnsi="Cambria"/>
          <w:noProof/>
        </w:rPr>
        <w:br w:type="page"/>
      </w:r>
    </w:p>
    <w:p w14:paraId="3E5E3D51" w14:textId="160499C8" w:rsidR="009726C1" w:rsidRPr="00FF5C01" w:rsidRDefault="0077343E">
      <w:pPr>
        <w:spacing w:line="240" w:lineRule="auto"/>
        <w:ind w:firstLine="0"/>
        <w:rPr>
          <w:rFonts w:ascii="Cambria" w:hAnsi="Cambria"/>
          <w:noProof/>
        </w:rPr>
      </w:pPr>
      <w:r>
        <w:rPr>
          <w:rFonts w:ascii="Cambria" w:hAnsi="Cambria"/>
          <w:noProof/>
          <w:lang w:eastAsia="en-GB"/>
        </w:rPr>
        <w:lastRenderedPageBreak/>
        <mc:AlternateContent>
          <mc:Choice Requires="wpg">
            <w:drawing>
              <wp:anchor distT="0" distB="0" distL="114300" distR="114300" simplePos="0" relativeHeight="251685888" behindDoc="0" locked="0" layoutInCell="1" allowOverlap="1" wp14:anchorId="498C4DF2" wp14:editId="19517353">
                <wp:simplePos x="0" y="0"/>
                <wp:positionH relativeFrom="column">
                  <wp:posOffset>0</wp:posOffset>
                </wp:positionH>
                <wp:positionV relativeFrom="paragraph">
                  <wp:posOffset>3810</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0DAA6B64" w14:textId="2F71C33E" w:rsidR="00532934" w:rsidRPr="00EC0DAE" w:rsidRDefault="00532934"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id="Group 7" o:spid="_x0000_s1029" style="position:absolute;margin-left:0;margin-top:.3pt;width:511.4pt;height:441.15pt;z-index:251685888" coordsize="64947,5602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&#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3+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vLvHnxJewuF07w9dJ58bZnuFVXUf7AyCD7&#10;n8PWvUFOUUnqRQAtFc34y8XW/hLS1mZBNdzErBDnGSOpPsOPzFcjFd/FK9tRqMUdvFEw3rbFIwxH&#10;0bn8Cc0AepUVxvgjxufEhnsL+AWuq2wJeMAgOAcEgHkEHgj/ACOm1bVLXRtLuNQvH2wQLubHU+gH&#10;uTgUAXKK8qtPEXj7xaZLvQ4LeysFYqjOFO7HbLA5PuABV7QPHWrWfiBPD/i21WC5kIWKdQACT0zj&#10;gg9AR3/QA9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&#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f8A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5Vqng7xvrt/LZXuqqNJMxZS0m&#10;fkzkfKBkkDHB7969VooAqaXptvpGl22n2q7YYECLnqfUn3Jyfxq3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ALSPDAAAA2gAAAA8AAABkcnMvZG93bnJldi54bWxEj0GLwjAUhO/C/ofwBC+iqQqyVKO4orCI&#10;CnYVPD6at23Z5qU2Ubv/3giCx2FmvmGm88aU4ka1KywrGPQjEMSp1QVnCo4/694nCOeRNZaWScE/&#10;OZjPPlpTjLW984Fuic9EgLCLUUHufRVL6dKcDLq+rYiD92trgz7IOpO6xnuAm1IOo2gsDRYcFnKs&#10;aJlT+pdcjQItT6Nos9tecHTdn123PC43XyulOu1mMQHhqfHv8Kv9rRWM4Xkl3AA5e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QAtI8MAAADaAAAADwAAAAAAAAAAAAAAAACf&#10;AgAAZHJzL2Rvd25yZXYueG1sUEsFBgAAAAAEAAQA9wAAAI8DAAAAAA==&#10;">
                  <v:imagedata r:id="rId21" o:title="A screenshot of a cell phone&#10;&#10;Description automatically generated"/>
                  <v:path arrowok="t"/>
                </v:shape>
                <v:shape id="_x0000_s1031" type="#_x0000_t202" style="position:absolute;left:952;top:53340;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0DAA6B64" w14:textId="2F71C33E" w:rsidR="00532934" w:rsidRPr="00EC0DAE" w:rsidRDefault="00532934" w:rsidP="009726C1">
                        <w:pPr>
                          <w:pStyle w:val="NoSpacing"/>
                        </w:pPr>
                        <w:r w:rsidRPr="00EC0DAE">
                          <w:rPr>
                            <w:b/>
                            <w:bCs/>
                          </w:rPr>
                          <w:t xml:space="preserve">Figure </w:t>
                        </w:r>
                        <w:r>
                          <w:rPr>
                            <w:b/>
                            <w:bCs/>
                          </w:rPr>
                          <w:t>1</w:t>
                        </w:r>
                      </w:p>
                    </w:txbxContent>
                  </v:textbox>
                </v:shape>
                <w10:wrap type="tight"/>
              </v:group>
            </w:pict>
          </mc:Fallback>
        </mc:AlternateContent>
      </w:r>
      <w:r w:rsidR="009726C1" w:rsidRPr="00FF5C01">
        <w:rPr>
          <w:rFonts w:ascii="Cambria" w:hAnsi="Cambria"/>
          <w:noProof/>
        </w:rPr>
        <w:br w:type="page"/>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eastAsia="en-GB"/>
        </w:rPr>
        <w:lastRenderedPageBreak/>
        <mc:AlternateContent>
          <mc:Choice Requires="wps">
            <w:drawing>
              <wp:anchor distT="0" distB="0" distL="114300" distR="114300" simplePos="0" relativeHeight="251664384" behindDoc="1" locked="0" layoutInCell="1" allowOverlap="1" wp14:anchorId="017D3A2D" wp14:editId="6DB31212">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532934" w:rsidRPr="00EC0DAE" w:rsidRDefault="00532934" w:rsidP="00147E09">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7.8pt;margin-top:459.3pt;width:427.45pt;height:110.55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532934" w:rsidRPr="00EC0DAE" w:rsidRDefault="00532934" w:rsidP="00147E09">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 </w:t>
                      </w:r>
                    </w:p>
                  </w:txbxContent>
                </v:textbox>
                <w10:wrap type="tight"/>
              </v:shape>
            </w:pict>
          </mc:Fallback>
        </mc:AlternateContent>
      </w:r>
      <w:r w:rsidR="00383AA5" w:rsidRPr="00FF5C01">
        <w:rPr>
          <w:rFonts w:ascii="Cambria" w:hAnsi="Cambria"/>
          <w:noProof/>
          <w:lang w:eastAsia="en-GB"/>
        </w:rPr>
        <w:drawing>
          <wp:inline distT="0" distB="0" distL="0" distR="0" wp14:anchorId="0100A4B2" wp14:editId="09C921FF">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eastAsia="en-GB"/>
        </w:rPr>
        <w:lastRenderedPageBreak/>
        <mc:AlternateContent>
          <mc:Choice Requires="wps">
            <w:drawing>
              <wp:anchor distT="0" distB="0" distL="114300" distR="114300" simplePos="0" relativeHeight="251668480" behindDoc="1" locked="0" layoutInCell="1" allowOverlap="1" wp14:anchorId="5B1201F0" wp14:editId="0429E505">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532934" w:rsidRPr="00EC0DAE" w:rsidRDefault="00532934"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44.3pt;margin-top:594pt;width:479.4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532934" w:rsidRPr="00EC0DAE" w:rsidRDefault="00532934"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p>
                  </w:txbxContent>
                </v:textbox>
                <w10:wrap type="tight"/>
              </v:shape>
            </w:pict>
          </mc:Fallback>
        </mc:AlternateContent>
      </w:r>
      <w:r>
        <w:rPr>
          <w:rFonts w:ascii="Cambria" w:hAnsi="Cambria"/>
          <w:noProof/>
          <w:lang w:eastAsia="en-GB"/>
        </w:rPr>
        <w:drawing>
          <wp:anchor distT="0" distB="0" distL="114300" distR="114300" simplePos="0" relativeHeight="251676672" behindDoc="1" locked="0" layoutInCell="1" allowOverlap="1" wp14:anchorId="034CEE18" wp14:editId="564398D4">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94E17B2" w:rsidR="00F0421F" w:rsidRPr="002D202B" w:rsidRDefault="001F6D8F" w:rsidP="002D202B">
      <w:pPr>
        <w:jc w:val="center"/>
        <w:rPr>
          <w:b/>
          <w:sz w:val="40"/>
          <w:szCs w:val="40"/>
        </w:rPr>
      </w:pPr>
      <w:r>
        <w:rPr>
          <w:b/>
          <w:sz w:val="40"/>
          <w:szCs w:val="40"/>
        </w:rPr>
        <w:t>Supplementary Information</w:t>
      </w:r>
      <w:bookmarkStart w:id="0" w:name="_GoBack"/>
      <w:bookmarkEnd w:id="0"/>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6776A355" w:rsidR="00FE2BE1" w:rsidRPr="000F5A23" w:rsidRDefault="001F6D8F" w:rsidP="007C2A70">
      <w:r>
        <w:rPr>
          <w:b/>
          <w:bCs/>
        </w:rPr>
        <w:lastRenderedPageBreak/>
        <w:t xml:space="preserve">Figure </w:t>
      </w:r>
      <w:proofErr w:type="gramStart"/>
      <w:r>
        <w:rPr>
          <w:b/>
          <w:bCs/>
        </w:rPr>
        <w:t>S</w:t>
      </w:r>
      <w:r w:rsidR="00FE2BE1">
        <w:rPr>
          <w:b/>
          <w:bCs/>
        </w:rPr>
        <w:t>1</w:t>
      </w:r>
      <w:r w:rsidR="000F5A23">
        <w:rPr>
          <w:b/>
          <w:bCs/>
        </w:rPr>
        <w:t xml:space="preserve">  </w:t>
      </w:r>
      <w:r w:rsidR="000F5A23">
        <w:t>Frequency</w:t>
      </w:r>
      <w:proofErr w:type="gramEnd"/>
      <w:r w:rsidR="000F5A23">
        <w:t xml:space="preserve"> distribution of</w:t>
      </w:r>
      <w:r w:rsidR="000A1855">
        <w:t xml:space="preserve"> (A) </w:t>
      </w:r>
      <w:r w:rsidR="000F5A23">
        <w:t xml:space="preserve">start times and </w:t>
      </w:r>
      <w:r w:rsidR="000A1855">
        <w:t xml:space="preserve">(B) </w:t>
      </w:r>
      <w:r w:rsidR="000F5A23">
        <w:t xml:space="preserve">stop times of African wild dog hunting </w:t>
      </w:r>
      <w:r w:rsidR="001C215E">
        <w:t>period</w:t>
      </w:r>
      <w:r w:rsidR="000F5A23">
        <w:t>s, identified using collar-mounted accelerometers.</w:t>
      </w:r>
    </w:p>
    <w:p w14:paraId="17A9530E" w14:textId="498F361D" w:rsidR="00FE2BE1" w:rsidRDefault="00C0230D" w:rsidP="007C2A70">
      <w:r>
        <w:rPr>
          <w:noProof/>
          <w:lang w:eastAsia="en-GB"/>
        </w:rPr>
        <w:drawing>
          <wp:anchor distT="0" distB="0" distL="114300" distR="114300" simplePos="0" relativeHeight="251687936" behindDoc="1" locked="0" layoutInCell="1" allowOverlap="1" wp14:anchorId="6AE7153A" wp14:editId="161BD4DF">
            <wp:simplePos x="0" y="0"/>
            <wp:positionH relativeFrom="column">
              <wp:posOffset>0</wp:posOffset>
            </wp:positionH>
            <wp:positionV relativeFrom="paragraph">
              <wp:posOffset>140970</wp:posOffset>
            </wp:positionV>
            <wp:extent cx="5727700" cy="7810500"/>
            <wp:effectExtent l="0" t="0" r="6350" b="0"/>
            <wp:wrapTight wrapText="bothSides">
              <wp:wrapPolygon edited="0">
                <wp:start x="0" y="0"/>
                <wp:lineTo x="0" y="21547"/>
                <wp:lineTo x="21552" y="21547"/>
                <wp:lineTo x="2155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rtstop_plot.jpg"/>
                    <pic:cNvPicPr/>
                  </pic:nvPicPr>
                  <pic:blipFill>
                    <a:blip r:embed="rId24">
                      <a:extLst>
                        <a:ext uri="{28A0092B-C50C-407E-A947-70E740481C1C}">
                          <a14:useLocalDpi xmlns:a14="http://schemas.microsoft.com/office/drawing/2010/main" val="0"/>
                        </a:ext>
                      </a:extLst>
                    </a:blip>
                    <a:stretch>
                      <a:fillRect/>
                    </a:stretch>
                  </pic:blipFill>
                  <pic:spPr>
                    <a:xfrm>
                      <a:off x="0" y="0"/>
                      <a:ext cx="5727700" cy="7810500"/>
                    </a:xfrm>
                    <a:prstGeom prst="rect">
                      <a:avLst/>
                    </a:prstGeom>
                  </pic:spPr>
                </pic:pic>
              </a:graphicData>
            </a:graphic>
            <wp14:sizeRelH relativeFrom="page">
              <wp14:pctWidth>0</wp14:pctWidth>
            </wp14:sizeRelH>
            <wp14:sizeRelV relativeFrom="page">
              <wp14:pctHeight>0</wp14:pctHeight>
            </wp14:sizeRelV>
          </wp:anchor>
        </w:drawing>
      </w:r>
    </w:p>
    <w:p w14:paraId="3E062461" w14:textId="30966D9C" w:rsidR="005310DD" w:rsidRDefault="00FE2BE1">
      <w:pPr>
        <w:spacing w:line="240" w:lineRule="auto"/>
        <w:ind w:firstLine="0"/>
      </w:pPr>
      <w:r>
        <w:br w:type="page"/>
      </w:r>
      <w:r w:rsidR="005310DD">
        <w:rPr>
          <w:noProof/>
          <w:lang w:eastAsia="en-GB"/>
        </w:rPr>
        <w:lastRenderedPageBreak/>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1F6D8F">
        <w:t>Figure S</w:t>
      </w:r>
      <w:r w:rsidR="006177DB">
        <w:rPr>
          <w:b/>
          <w:bCs/>
        </w:rPr>
        <w:t>2</w:t>
      </w:r>
      <w:r w:rsidR="005310DD">
        <w:rPr>
          <w:b/>
          <w:bCs/>
        </w:rPr>
        <w:t xml:space="preserve"> </w:t>
      </w:r>
      <w:r w:rsidR="005310DD">
        <w:t>Distance to glades for wild dogs, impala and dikdik during morning, day, evening and night tim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0D8FC903" w:rsidR="001C215E" w:rsidRDefault="001C215E" w:rsidP="00C0230D">
            <w:pPr>
              <w:pStyle w:val="NoSpacing"/>
              <w:rPr>
                <w:b/>
                <w:bCs/>
              </w:rPr>
            </w:pPr>
            <w:r>
              <w:rPr>
                <w:b/>
                <w:bCs/>
              </w:rPr>
              <w:br w:type="page"/>
            </w:r>
            <w:r w:rsidR="001F6D8F">
              <w:rPr>
                <w:b/>
                <w:bCs/>
              </w:rPr>
              <w:t>Table S</w:t>
            </w:r>
            <w:r>
              <w:rPr>
                <w:b/>
                <w:bCs/>
              </w:rPr>
              <w:t>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44C23CCA" w:rsidR="00C0230D" w:rsidRDefault="00C0230D">
      <w:pPr>
        <w:spacing w:line="240" w:lineRule="auto"/>
        <w:ind w:firstLine="0"/>
      </w:pPr>
      <w:r>
        <w:br w:type="page"/>
      </w:r>
    </w:p>
    <w:p w14:paraId="6AA2D9B0" w14:textId="77777777" w:rsidR="001C215E" w:rsidRDefault="001C215E" w:rsidP="007C2A70"/>
    <w:p w14:paraId="780FF6E3" w14:textId="288C17B1" w:rsidR="00BF33EC" w:rsidRPr="0050086D" w:rsidRDefault="001F6D8F" w:rsidP="002D202B">
      <w:pPr>
        <w:pStyle w:val="NoSpacing"/>
      </w:pPr>
      <w:r>
        <w:rPr>
          <w:b/>
          <w:bCs/>
        </w:rPr>
        <w:t>Table S</w:t>
      </w:r>
      <w:r w:rsidR="001C215E">
        <w:rPr>
          <w:b/>
          <w:bCs/>
        </w:rPr>
        <w:t>2</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5)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3AA4FC41" w:rsidR="00755916" w:rsidRPr="0050086D" w:rsidRDefault="001F6D8F" w:rsidP="002D202B">
      <w:pPr>
        <w:pStyle w:val="NoSpacing"/>
      </w:pPr>
      <w:r>
        <w:rPr>
          <w:b/>
          <w:bCs/>
        </w:rPr>
        <w:lastRenderedPageBreak/>
        <w:t>Table S</w:t>
      </w:r>
      <w:r w:rsidR="001C215E">
        <w:rPr>
          <w:b/>
          <w:bCs/>
        </w:rPr>
        <w:t>3</w:t>
      </w:r>
      <w:r w:rsidR="00755916" w:rsidRPr="0050086D">
        <w:t xml:space="preserve"> </w:t>
      </w:r>
      <w:r w:rsidR="00755916">
        <w:t>Variables associated with the characteristics</w:t>
      </w:r>
      <w:r w:rsidR="00755916" w:rsidRPr="0050086D">
        <w:t xml:space="preserve"> of African wild dog hunt</w:t>
      </w:r>
      <w:r w:rsidR="00755916">
        <w:t xml:space="preserve">ing periods in the </w:t>
      </w:r>
      <w:r w:rsidR="00755916">
        <w:rPr>
          <w:b/>
          <w:bCs/>
          <w:u w:val="single"/>
        </w:rPr>
        <w:t>evening</w:t>
      </w:r>
      <w:r w:rsidR="00755916" w:rsidRPr="0050086D">
        <w:t xml:space="preserve">. The table presents estimated effects of </w:t>
      </w:r>
      <w:r w:rsidR="001C215E">
        <w:t>explanatory</w:t>
      </w:r>
      <w:r w:rsidR="00755916" w:rsidRPr="0050086D">
        <w:t xml:space="preserve"> variables included in the top model sets (</w:t>
      </w:r>
      <w:proofErr w:type="spellStart"/>
      <w:r w:rsidR="00755916" w:rsidRPr="0050086D">
        <w:t>ΔAICc</w:t>
      </w:r>
      <w:proofErr w:type="spellEnd"/>
      <w:r w:rsidR="00755916" w:rsidRPr="0050086D">
        <w:t xml:space="preserve"> &lt; 5) </w:t>
      </w:r>
      <w:r w:rsidR="00755916" w:rsidRPr="00755916">
        <w:t>for each outcome variable.</w:t>
      </w:r>
      <w:r w:rsidR="00755916"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287B8006" w:rsidR="00535032" w:rsidRPr="0050086D" w:rsidRDefault="001F6D8F" w:rsidP="002D202B">
      <w:pPr>
        <w:pStyle w:val="NoSpacing"/>
      </w:pPr>
      <w:r>
        <w:rPr>
          <w:b/>
          <w:bCs/>
        </w:rPr>
        <w:lastRenderedPageBreak/>
        <w:t>Table S</w:t>
      </w:r>
      <w:r w:rsidR="001C215E">
        <w:rPr>
          <w:b/>
          <w:bCs/>
        </w:rPr>
        <w:t>4</w:t>
      </w:r>
      <w:r w:rsidR="00535032" w:rsidRPr="0050086D">
        <w:t xml:space="preserve"> </w:t>
      </w:r>
      <w:r w:rsidR="00535032">
        <w:t>Variables associated with the characteristics</w:t>
      </w:r>
      <w:r w:rsidR="00535032" w:rsidRPr="0050086D">
        <w:t xml:space="preserve"> of African wild dog hunt</w:t>
      </w:r>
      <w:r w:rsidR="00535032">
        <w:t xml:space="preserve">ing periods </w:t>
      </w:r>
      <w:r w:rsidR="00535032" w:rsidRPr="00535032">
        <w:rPr>
          <w:b/>
          <w:bCs/>
          <w:u w:val="single"/>
        </w:rPr>
        <w:t>at night</w:t>
      </w:r>
      <w:r w:rsidR="00535032" w:rsidRPr="0050086D">
        <w:t xml:space="preserve">. The table presents estimated effects of </w:t>
      </w:r>
      <w:r w:rsidR="001C215E">
        <w:t>explanatory</w:t>
      </w:r>
      <w:r w:rsidR="00535032" w:rsidRPr="0050086D">
        <w:t xml:space="preserve"> variables included in the top model sets (</w:t>
      </w:r>
      <w:proofErr w:type="spellStart"/>
      <w:r w:rsidR="00535032" w:rsidRPr="0050086D">
        <w:t>ΔAICc</w:t>
      </w:r>
      <w:proofErr w:type="spellEnd"/>
      <w:r w:rsidR="00535032" w:rsidRPr="0050086D">
        <w:t xml:space="preserve"> &lt; 5) </w:t>
      </w:r>
      <w:r w:rsidR="00535032" w:rsidRPr="00755916">
        <w:t>for each outcome variable.</w:t>
      </w:r>
      <w:r w:rsidR="00535032"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1C5B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1C5B5C" w16cid:durableId="20F27B3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0E77F6" w14:textId="77777777" w:rsidR="0056508D" w:rsidRDefault="0056508D" w:rsidP="007C2A70">
      <w:r>
        <w:separator/>
      </w:r>
    </w:p>
  </w:endnote>
  <w:endnote w:type="continuationSeparator" w:id="0">
    <w:p w14:paraId="75285A1E" w14:textId="77777777" w:rsidR="0056508D" w:rsidRDefault="0056508D"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532934" w:rsidRDefault="00532934"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532934" w:rsidRDefault="00532934"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532934" w:rsidRPr="00C90548" w:rsidRDefault="00532934"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1F6D8F">
          <w:rPr>
            <w:rStyle w:val="PageNumber"/>
            <w:rFonts w:ascii="Cambria" w:hAnsi="Cambria"/>
            <w:noProof/>
            <w:sz w:val="24"/>
            <w:szCs w:val="24"/>
          </w:rPr>
          <w:t>36</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532934" w:rsidRPr="00670977" w:rsidRDefault="00532934"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532934" w:rsidRDefault="005329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203C28" w14:textId="77777777" w:rsidR="0056508D" w:rsidRDefault="0056508D" w:rsidP="007C2A70">
      <w:r>
        <w:separator/>
      </w:r>
    </w:p>
  </w:footnote>
  <w:footnote w:type="continuationSeparator" w:id="0">
    <w:p w14:paraId="3CFE2BF5" w14:textId="77777777" w:rsidR="0056508D" w:rsidRDefault="0056508D"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532934" w:rsidRDefault="005329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532934" w:rsidRDefault="0053293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532934" w:rsidRDefault="0053293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4E95"/>
    <w:rsid w:val="00097B03"/>
    <w:rsid w:val="000A0C30"/>
    <w:rsid w:val="000A1855"/>
    <w:rsid w:val="000A247C"/>
    <w:rsid w:val="000B47E4"/>
    <w:rsid w:val="000B586C"/>
    <w:rsid w:val="000C22F8"/>
    <w:rsid w:val="000C44D5"/>
    <w:rsid w:val="000D5154"/>
    <w:rsid w:val="000E38A8"/>
    <w:rsid w:val="000E6A08"/>
    <w:rsid w:val="000E7D60"/>
    <w:rsid w:val="000F0C8A"/>
    <w:rsid w:val="000F39DB"/>
    <w:rsid w:val="000F3F52"/>
    <w:rsid w:val="000F5A23"/>
    <w:rsid w:val="000F6D55"/>
    <w:rsid w:val="00104CED"/>
    <w:rsid w:val="00105F5B"/>
    <w:rsid w:val="001066A4"/>
    <w:rsid w:val="00110852"/>
    <w:rsid w:val="00112547"/>
    <w:rsid w:val="001202E3"/>
    <w:rsid w:val="00122C05"/>
    <w:rsid w:val="0012339C"/>
    <w:rsid w:val="00124253"/>
    <w:rsid w:val="00126FFE"/>
    <w:rsid w:val="001366CB"/>
    <w:rsid w:val="00140E38"/>
    <w:rsid w:val="00144B02"/>
    <w:rsid w:val="0014566C"/>
    <w:rsid w:val="00147E09"/>
    <w:rsid w:val="001535F8"/>
    <w:rsid w:val="00167FC8"/>
    <w:rsid w:val="00176AD1"/>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144C"/>
    <w:rsid w:val="001F2605"/>
    <w:rsid w:val="001F5F69"/>
    <w:rsid w:val="001F6D8F"/>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70F05"/>
    <w:rsid w:val="0028705B"/>
    <w:rsid w:val="00287220"/>
    <w:rsid w:val="00296182"/>
    <w:rsid w:val="00296887"/>
    <w:rsid w:val="00297182"/>
    <w:rsid w:val="002A75F1"/>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54"/>
    <w:rsid w:val="00444FF5"/>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2934"/>
    <w:rsid w:val="00534F8D"/>
    <w:rsid w:val="00535032"/>
    <w:rsid w:val="005416DE"/>
    <w:rsid w:val="0054470C"/>
    <w:rsid w:val="00545F58"/>
    <w:rsid w:val="005500AA"/>
    <w:rsid w:val="005538DC"/>
    <w:rsid w:val="0055546E"/>
    <w:rsid w:val="005561FB"/>
    <w:rsid w:val="00562A6C"/>
    <w:rsid w:val="0056508D"/>
    <w:rsid w:val="00570C82"/>
    <w:rsid w:val="0057577E"/>
    <w:rsid w:val="0058258A"/>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177DB"/>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7343E"/>
    <w:rsid w:val="00781308"/>
    <w:rsid w:val="00783C8D"/>
    <w:rsid w:val="00784903"/>
    <w:rsid w:val="007850F8"/>
    <w:rsid w:val="00792BB0"/>
    <w:rsid w:val="007A0FCE"/>
    <w:rsid w:val="007C066F"/>
    <w:rsid w:val="007C2A70"/>
    <w:rsid w:val="007C5659"/>
    <w:rsid w:val="007C7AC9"/>
    <w:rsid w:val="007D4542"/>
    <w:rsid w:val="007D748C"/>
    <w:rsid w:val="007E3733"/>
    <w:rsid w:val="007E6181"/>
    <w:rsid w:val="007F0BDC"/>
    <w:rsid w:val="007F0D60"/>
    <w:rsid w:val="007F2E06"/>
    <w:rsid w:val="007F7134"/>
    <w:rsid w:val="00803F08"/>
    <w:rsid w:val="00812821"/>
    <w:rsid w:val="00817B03"/>
    <w:rsid w:val="00821A0C"/>
    <w:rsid w:val="00821E9C"/>
    <w:rsid w:val="00834D7C"/>
    <w:rsid w:val="0083619F"/>
    <w:rsid w:val="00843587"/>
    <w:rsid w:val="00846EE8"/>
    <w:rsid w:val="008643EC"/>
    <w:rsid w:val="008677F9"/>
    <w:rsid w:val="008950BB"/>
    <w:rsid w:val="0089789A"/>
    <w:rsid w:val="008A17B0"/>
    <w:rsid w:val="008B478A"/>
    <w:rsid w:val="008B757E"/>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230D"/>
    <w:rsid w:val="00C05B39"/>
    <w:rsid w:val="00C107F8"/>
    <w:rsid w:val="00C20D77"/>
    <w:rsid w:val="00C245C7"/>
    <w:rsid w:val="00C34063"/>
    <w:rsid w:val="00C351A8"/>
    <w:rsid w:val="00C428B5"/>
    <w:rsid w:val="00C428F9"/>
    <w:rsid w:val="00C43E23"/>
    <w:rsid w:val="00C444DF"/>
    <w:rsid w:val="00C47541"/>
    <w:rsid w:val="00C515BA"/>
    <w:rsid w:val="00C54D7C"/>
    <w:rsid w:val="00C570CC"/>
    <w:rsid w:val="00C60972"/>
    <w:rsid w:val="00C61F9A"/>
    <w:rsid w:val="00C629D4"/>
    <w:rsid w:val="00C659A0"/>
    <w:rsid w:val="00C679D2"/>
    <w:rsid w:val="00C743F6"/>
    <w:rsid w:val="00C77217"/>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A10DC"/>
    <w:rsid w:val="00DB388E"/>
    <w:rsid w:val="00DB5A4F"/>
    <w:rsid w:val="00DB5DE8"/>
    <w:rsid w:val="00DD562F"/>
    <w:rsid w:val="00DE486A"/>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666A7"/>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0D29"/>
    <w:rsid w:val="00F24206"/>
    <w:rsid w:val="00F245E9"/>
    <w:rsid w:val="00F31523"/>
    <w:rsid w:val="00F317A7"/>
    <w:rsid w:val="00F36954"/>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jp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g"/><Relationship Id="rId28" Type="http://schemas.microsoft.com/office/2016/09/relationships/commentsIds" Target="commentsIds.xml"/><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1F3EA-D881-409B-92F7-57309BD80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36</Pages>
  <Words>20122</Words>
  <Characters>114700</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3</cp:revision>
  <dcterms:created xsi:type="dcterms:W3CDTF">2019-09-05T13:17:00Z</dcterms:created>
  <dcterms:modified xsi:type="dcterms:W3CDTF">2019-09-0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